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567B8F" w:rsidRDefault="00567B8F">
                            <w:pPr>
                              <w:pStyle w:val="Glava"/>
                              <w:rPr>
                                <w:rFonts w:ascii="Times" w:hAnsi="Times"/>
                                <w:i/>
                                <w:sz w:val="16"/>
                              </w:rPr>
                            </w:pPr>
                            <w:r>
                              <w:rPr>
                                <w:rFonts w:ascii="Times" w:hAnsi="Times"/>
                                <w:i/>
                                <w:sz w:val="16"/>
                                <w:lang w:val="es-ES"/>
                              </w:rPr>
                              <w:t xml:space="preserve">Kardeljeva ploščad 5 </w:t>
                            </w:r>
                          </w:p>
                          <w:p w14:paraId="566468B7" w14:textId="77777777" w:rsidR="00567B8F" w:rsidRDefault="00567B8F">
                            <w:pPr>
                              <w:rPr>
                                <w:rFonts w:ascii="Times" w:hAnsi="Times"/>
                                <w:i/>
                                <w:sz w:val="16"/>
                              </w:rPr>
                            </w:pPr>
                            <w:r>
                              <w:rPr>
                                <w:rFonts w:ascii="Times" w:hAnsi="Times"/>
                                <w:i/>
                                <w:sz w:val="16"/>
                              </w:rPr>
                              <w:t>1000 Ljubljana, Slovenija</w:t>
                            </w:r>
                          </w:p>
                          <w:p w14:paraId="651209D2" w14:textId="77777777" w:rsidR="00567B8F" w:rsidRDefault="00567B8F">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567B8F" w:rsidRDefault="00567B8F">
                      <w:pPr>
                        <w:pStyle w:val="Glava"/>
                        <w:rPr>
                          <w:rFonts w:ascii="Times" w:hAnsi="Times"/>
                          <w:i/>
                          <w:sz w:val="16"/>
                        </w:rPr>
                      </w:pPr>
                      <w:r>
                        <w:rPr>
                          <w:rFonts w:ascii="Times" w:hAnsi="Times"/>
                          <w:i/>
                          <w:sz w:val="16"/>
                          <w:lang w:val="es-ES"/>
                        </w:rPr>
                        <w:t xml:space="preserve">Kardeljeva ploščad 5 </w:t>
                      </w:r>
                    </w:p>
                    <w:p w14:paraId="566468B7" w14:textId="77777777" w:rsidR="00567B8F" w:rsidRDefault="00567B8F">
                      <w:pPr>
                        <w:rPr>
                          <w:rFonts w:ascii="Times" w:hAnsi="Times"/>
                          <w:i/>
                          <w:sz w:val="16"/>
                        </w:rPr>
                      </w:pPr>
                      <w:r>
                        <w:rPr>
                          <w:rFonts w:ascii="Times" w:hAnsi="Times"/>
                          <w:i/>
                          <w:sz w:val="16"/>
                        </w:rPr>
                        <w:t>1000 Ljubljana, Slovenija</w:t>
                      </w:r>
                    </w:p>
                    <w:p w14:paraId="651209D2" w14:textId="77777777" w:rsidR="00567B8F" w:rsidRDefault="00567B8F">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08B44245"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4060336E"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C99B55E"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2E5B8F5C"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 xml:space="preserve">Iz literature je razvidno, da je bilo na temo razvoja procesov za video igre opravljenih malo raziskav. </w:t>
      </w:r>
      <w:r w:rsidRPr="00327C02">
        <w:rPr>
          <w:rFonts w:ascii="Times New Roman" w:hAnsi="Times New Roman" w:cs="Times New Roman"/>
          <w:sz w:val="24"/>
          <w:szCs w:val="24"/>
        </w:rPr>
        <w:t xml:space="preserve">V tretjem poglavju bomo </w:t>
      </w:r>
      <w:r w:rsidR="00F70D06">
        <w:rPr>
          <w:rFonts w:ascii="Times New Roman" w:hAnsi="Times New Roman" w:cs="Times New Roman"/>
          <w:sz w:val="24"/>
          <w:szCs w:val="24"/>
        </w:rPr>
        <w:t>poizkusili</w:t>
      </w:r>
      <w:r w:rsidR="00F70D06"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staviti vse procese, ki jih lahko najdemo v literaturi. To znanje bo omogočalo lažje razumevanje delovanja procesov in spoznanje terminologije. Nato bomo v četrtem poglavju zbrali vse pretekle </w:t>
      </w:r>
      <w:r w:rsidR="00F70D06" w:rsidRPr="00327C02">
        <w:rPr>
          <w:rFonts w:ascii="Times New Roman" w:hAnsi="Times New Roman" w:cs="Times New Roman"/>
          <w:sz w:val="24"/>
          <w:szCs w:val="24"/>
        </w:rPr>
        <w:t>poizkuse</w:t>
      </w:r>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14:paraId="3608D195" w14:textId="5DAD14E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4</w:t>
      </w:r>
      <w:r w:rsidR="00BA7E48" w:rsidRPr="00327C02">
        <w:rPr>
          <w:rFonts w:ascii="Times New Roman" w:hAnsi="Times New Roman" w:cs="Times New Roman"/>
          <w:sz w:val="24"/>
          <w:szCs w:val="24"/>
        </w:rPr>
        <w:t>: spoznanje discipline, ki gradi metode za izgradnjo procesnih modelov,</w:t>
      </w:r>
    </w:p>
    <w:p w14:paraId="0B5D0F35" w14:textId="5407301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5</w:t>
      </w:r>
      <w:r w:rsidR="00BA7E48" w:rsidRPr="00327C02">
        <w:rPr>
          <w:rFonts w:ascii="Times New Roman" w:hAnsi="Times New Roman" w:cs="Times New Roman"/>
          <w:sz w:val="24"/>
          <w:szCs w:val="24"/>
        </w:rPr>
        <w:t>: izgradnja metode za definiranje procesnega modela,</w:t>
      </w:r>
    </w:p>
    <w:p w14:paraId="0C1D2213" w14:textId="32CCC43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apliciranje metode in izgradnja procesnega modela,</w:t>
      </w:r>
    </w:p>
    <w:p w14:paraId="54B0E0C2" w14:textId="74902DFF"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BA7E48" w:rsidRPr="00327C02">
        <w:rPr>
          <w:rFonts w:ascii="Times New Roman" w:hAnsi="Times New Roman" w:cs="Times New Roman"/>
          <w:sz w:val="24"/>
          <w:szCs w:val="24"/>
        </w:rPr>
        <w:t>: spoznanje pristopov optimizacije in ilustracija optimiziranje.</w:t>
      </w: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3B719E18" w14:textId="56D9D821" w:rsidR="00114D4B"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 xml:space="preserve"> RAZVOJ VIDEO IGER</w:t>
      </w:r>
    </w:p>
    <w:p w14:paraId="4AE402A9" w14:textId="77777777" w:rsidR="0078726B" w:rsidRDefault="0078726B" w:rsidP="005A6A3B">
      <w:pPr>
        <w:spacing w:line="360" w:lineRule="auto"/>
        <w:contextualSpacing/>
        <w:jc w:val="both"/>
        <w:rPr>
          <w:rFonts w:ascii="Times New Roman" w:hAnsi="Times New Roman" w:cs="Times New Roman"/>
          <w:sz w:val="24"/>
          <w:szCs w:val="24"/>
        </w:rPr>
      </w:pPr>
    </w:p>
    <w:p w14:paraId="4D36C1E9" w14:textId="415F68F2"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w:t>
      </w:r>
      <w:r w:rsidR="00C42EB6">
        <w:rPr>
          <w:rFonts w:ascii="Times New Roman" w:hAnsi="Times New Roman" w:cs="Times New Roman"/>
          <w:sz w:val="24"/>
          <w:szCs w:val="24"/>
        </w:rPr>
        <w:t>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 se je</w:t>
      </w:r>
      <w:r w:rsidR="00114D4B" w:rsidRPr="00327C02">
        <w:rPr>
          <w:rFonts w:ascii="Times New Roman" w:hAnsi="Times New Roman" w:cs="Times New Roman"/>
          <w:sz w:val="24"/>
          <w:szCs w:val="24"/>
        </w:rPr>
        <w:t xml:space="preserve">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w:t>
      </w:r>
      <w:r w:rsidR="00582E2F">
        <w:rPr>
          <w:rFonts w:ascii="Times New Roman" w:hAnsi="Times New Roman" w:cs="Times New Roman"/>
          <w:sz w:val="24"/>
          <w:szCs w:val="24"/>
        </w:rPr>
        <w:t>h standardnih pristopov in njihovim hibridov</w:t>
      </w:r>
      <w:r w:rsidR="00114D4B" w:rsidRPr="00327C02">
        <w:rPr>
          <w:rFonts w:ascii="Times New Roman" w:hAnsi="Times New Roman" w:cs="Times New Roman"/>
          <w:sz w:val="24"/>
          <w:szCs w:val="24"/>
        </w:rPr>
        <w:t>.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Pr="00327C02" w:rsidRDefault="00444625"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3CFD8AC8"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5C1FEFC" w14:textId="410C2842"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CB4B13">
        <w:rPr>
          <w:rFonts w:ascii="Times New Roman" w:hAnsi="Times New Roman" w:cs="Times New Roman"/>
          <w:sz w:val="24"/>
          <w:szCs w:val="24"/>
        </w:rPr>
        <w:t xml:space="preserve">Čeprav se </w:t>
      </w:r>
      <w:r w:rsidRPr="00327C02">
        <w:rPr>
          <w:rFonts w:ascii="Times New Roman" w:hAnsi="Times New Roman" w:cs="Times New Roman"/>
          <w:sz w:val="24"/>
          <w:szCs w:val="24"/>
        </w:rPr>
        <w:t>igre smatrajo za najbolj ekstremne hedonične informacijske sisteme</w:t>
      </w:r>
      <w:r w:rsidR="00631804">
        <w:rPr>
          <w:rFonts w:ascii="Times New Roman" w:hAnsi="Times New Roman" w:cs="Times New Roman"/>
          <w:sz w:val="24"/>
          <w:szCs w:val="24"/>
        </w:rPr>
        <w:t xml:space="preserve">, </w:t>
      </w:r>
      <w:r w:rsidRPr="00327C02">
        <w:rPr>
          <w:rFonts w:ascii="Times New Roman" w:hAnsi="Times New Roman" w:cs="Times New Roman"/>
          <w:sz w:val="24"/>
          <w:szCs w:val="24"/>
        </w:rPr>
        <w:t>se pri utilita</w:t>
      </w:r>
      <w:r w:rsidR="00854815">
        <w:rPr>
          <w:rFonts w:ascii="Times New Roman" w:hAnsi="Times New Roman" w:cs="Times New Roman"/>
          <w:sz w:val="24"/>
          <w:szCs w:val="24"/>
        </w:rPr>
        <w:t xml:space="preserve">rnih namenih uporabe, </w:t>
      </w:r>
      <w:r w:rsidRPr="00327C02">
        <w:rPr>
          <w:rFonts w:ascii="Times New Roman" w:hAnsi="Times New Roman" w:cs="Times New Roman"/>
          <w:sz w:val="24"/>
          <w:szCs w:val="24"/>
        </w:rPr>
        <w:t xml:space="preserve">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BB6A33">
        <w:rPr>
          <w:rFonts w:ascii="Times New Roman" w:hAnsi="Times New Roman" w:cs="Times New Roman"/>
          <w:sz w:val="24"/>
          <w:szCs w:val="24"/>
        </w:rPr>
        <w:t xml:space="preserve"> Tako lahko trdimo, da so igre večnamenski informacijski sistemi, ki slonijo na hedoničnih faktorjih kljub instrumentalnim namenom uporabe </w:t>
      </w:r>
      <w:r w:rsidR="00BB6A33" w:rsidRPr="00327C02">
        <w:rPr>
          <w:rFonts w:ascii="Times New Roman" w:hAnsi="Times New Roman" w:cs="Times New Roman"/>
          <w:sz w:val="24"/>
          <w:szCs w:val="24"/>
        </w:rPr>
        <w:fldChar w:fldCharType="begin"/>
      </w:r>
      <w:r w:rsidR="00BB6A33"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B6A33" w:rsidRPr="00327C02">
        <w:rPr>
          <w:rFonts w:ascii="Times New Roman" w:hAnsi="Times New Roman" w:cs="Times New Roman"/>
          <w:sz w:val="24"/>
          <w:szCs w:val="24"/>
        </w:rPr>
        <w:fldChar w:fldCharType="separate"/>
      </w:r>
      <w:r w:rsidR="00BB6A33" w:rsidRPr="00327C02">
        <w:rPr>
          <w:rFonts w:ascii="Times New Roman" w:hAnsi="Times New Roman" w:cs="Times New Roman"/>
          <w:sz w:val="24"/>
          <w:szCs w:val="24"/>
        </w:rPr>
        <w:t>(Hamari in Keronen 2017, 136)</w:t>
      </w:r>
      <w:r w:rsidR="00BB6A33" w:rsidRPr="00327C02">
        <w:rPr>
          <w:rFonts w:ascii="Times New Roman" w:hAnsi="Times New Roman" w:cs="Times New Roman"/>
          <w:sz w:val="24"/>
          <w:szCs w:val="24"/>
        </w:rPr>
        <w:fldChar w:fldCharType="end"/>
      </w:r>
      <w:r w:rsidR="008F3A48">
        <w:rPr>
          <w:rFonts w:ascii="Times New Roman" w:hAnsi="Times New Roman" w:cs="Times New Roman"/>
          <w:sz w:val="24"/>
          <w:szCs w:val="24"/>
        </w:rPr>
        <w:t>.</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8"/>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w:t>
      </w:r>
      <w:r w:rsidRPr="00327C02">
        <w:rPr>
          <w:rFonts w:ascii="Times New Roman" w:hAnsi="Times New Roman" w:cs="Times New Roman"/>
          <w:sz w:val="24"/>
          <w:szCs w:val="24"/>
        </w:rPr>
        <w:lastRenderedPageBreak/>
        <w:t xml:space="preserve">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9"/>
      </w:r>
      <w:r w:rsidRPr="00327C02">
        <w:rPr>
          <w:rFonts w:ascii="Times New Roman" w:hAnsi="Times New Roman" w:cs="Times New Roman"/>
          <w:sz w:val="24"/>
          <w:szCs w:val="24"/>
        </w:rPr>
        <w:t>, ki jo z iterativnim procesom upoštevanja 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2A989002"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 igre je tudi v njenem življenjskem ciklu razvoja. Njen življenjski cikel se nikoli ne konča. Navadno manj izkušena ekipa ostane in skrbi za posodabljanje virtualnega sveta</w:t>
      </w:r>
      <w:r w:rsidR="00D4323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806500">
        <w:rPr>
          <w:rFonts w:ascii="Times New Roman" w:hAnsi="Times New Roman" w:cs="Times New Roman"/>
          <w:sz w:val="24"/>
          <w:szCs w:val="24"/>
        </w:rPr>
        <w:t xml:space="preserve"> To ni pravilo, saj se je v praksi pri igri Dark Age of Camelot izkazalo, da</w:t>
      </w:r>
      <w:r w:rsidR="001E3496">
        <w:rPr>
          <w:rFonts w:ascii="Times New Roman" w:hAnsi="Times New Roman" w:cs="Times New Roman"/>
          <w:sz w:val="24"/>
          <w:szCs w:val="24"/>
        </w:rPr>
        <w:t xml:space="preserve"> </w:t>
      </w:r>
      <w:r w:rsidR="00806500">
        <w:rPr>
          <w:rFonts w:ascii="Times New Roman" w:hAnsi="Times New Roman" w:cs="Times New Roman"/>
          <w:sz w:val="24"/>
          <w:szCs w:val="24"/>
        </w:rPr>
        <w:t xml:space="preserve">to </w:t>
      </w:r>
      <w:r w:rsidR="00B25BA9">
        <w:rPr>
          <w:rFonts w:ascii="Times New Roman" w:hAnsi="Times New Roman" w:cs="Times New Roman"/>
          <w:sz w:val="24"/>
          <w:szCs w:val="24"/>
        </w:rPr>
        <w:t xml:space="preserve">najbolje </w:t>
      </w:r>
      <w:r w:rsidR="00806500">
        <w:rPr>
          <w:rFonts w:ascii="Times New Roman" w:hAnsi="Times New Roman" w:cs="Times New Roman"/>
          <w:sz w:val="24"/>
          <w:szCs w:val="24"/>
        </w:rPr>
        <w:t>izvaja</w:t>
      </w:r>
      <w:r w:rsidR="003D3DA2">
        <w:rPr>
          <w:rFonts w:ascii="Times New Roman" w:hAnsi="Times New Roman" w:cs="Times New Roman"/>
          <w:sz w:val="24"/>
          <w:szCs w:val="24"/>
        </w:rPr>
        <w:t xml:space="preserve"> ekipa, ki </w:t>
      </w:r>
      <w:r w:rsidR="00806500">
        <w:rPr>
          <w:rFonts w:ascii="Times New Roman" w:hAnsi="Times New Roman" w:cs="Times New Roman"/>
          <w:sz w:val="24"/>
          <w:szCs w:val="24"/>
        </w:rPr>
        <w:t>pozna projekt</w:t>
      </w:r>
      <w:r w:rsidR="0025269F">
        <w:rPr>
          <w:rFonts w:ascii="Times New Roman" w:hAnsi="Times New Roman" w:cs="Times New Roman"/>
          <w:sz w:val="24"/>
          <w:szCs w:val="24"/>
        </w:rPr>
        <w:t xml:space="preserve"> </w:t>
      </w:r>
      <w:r w:rsidR="0025269F"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XDm4Zsq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25269F" w:rsidRPr="00327C02">
        <w:rPr>
          <w:rFonts w:ascii="Times New Roman" w:hAnsi="Times New Roman" w:cs="Times New Roman"/>
          <w:sz w:val="24"/>
          <w:szCs w:val="24"/>
        </w:rPr>
        <w:fldChar w:fldCharType="separate"/>
      </w:r>
      <w:r w:rsidR="0025269F" w:rsidRPr="00327C02">
        <w:rPr>
          <w:rFonts w:ascii="Times New Roman" w:hAnsi="Times New Roman" w:cs="Times New Roman"/>
          <w:sz w:val="24"/>
        </w:rPr>
        <w:t>(Bartle 2003, 93)</w:t>
      </w:r>
      <w:r w:rsidR="0025269F" w:rsidRPr="00327C02">
        <w:rPr>
          <w:rFonts w:ascii="Times New Roman" w:hAnsi="Times New Roman" w:cs="Times New Roman"/>
          <w:sz w:val="24"/>
          <w:szCs w:val="24"/>
        </w:rPr>
        <w:fldChar w:fldCharType="end"/>
      </w:r>
      <w:r w:rsidR="00806500">
        <w:rPr>
          <w:rFonts w:ascii="Times New Roman" w:hAnsi="Times New Roman" w:cs="Times New Roman"/>
          <w:sz w:val="24"/>
          <w:szCs w:val="24"/>
        </w:rPr>
        <w:t>.</w:t>
      </w:r>
      <w:r w:rsidR="00BA1C93">
        <w:rPr>
          <w:rFonts w:ascii="Times New Roman" w:hAnsi="Times New Roman" w:cs="Times New Roman"/>
          <w:sz w:val="24"/>
          <w:szCs w:val="24"/>
        </w:rPr>
        <w:t xml:space="preserve"> </w:t>
      </w:r>
      <w:r w:rsidR="00806500">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10"/>
      </w:r>
      <w:r w:rsidRPr="00327C02">
        <w:rPr>
          <w:rFonts w:ascii="Times New Roman" w:hAnsi="Times New Roman" w:cs="Times New Roman"/>
          <w:sz w:val="24"/>
          <w:szCs w:val="24"/>
        </w:rPr>
        <w:t xml:space="preserve"> igre s čimer se vključi</w:t>
      </w:r>
      <w:r w:rsidR="00463AF9">
        <w:rPr>
          <w:rFonts w:ascii="Times New Roman" w:hAnsi="Times New Roman" w:cs="Times New Roman"/>
          <w:sz w:val="24"/>
          <w:szCs w:val="24"/>
        </w:rPr>
        <w:t>jo v primitiven razvojni proces</w:t>
      </w:r>
      <w:r w:rsidR="008B127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F932CF6" w14:textId="10EFD809" w:rsidR="005B341B" w:rsidRDefault="00C327E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2 PROCESI V PRAKSI</w:t>
      </w:r>
    </w:p>
    <w:p w14:paraId="06B7297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BF2E46" w14:textId="1718655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EA0C39">
        <w:rPr>
          <w:rFonts w:ascii="Times New Roman" w:hAnsi="Times New Roman" w:cs="Times New Roman"/>
          <w:sz w:val="24"/>
          <w:szCs w:val="24"/>
        </w:rPr>
        <w:t>Ekstremno programiranje (</w:t>
      </w:r>
      <w:r w:rsidRPr="00327C02">
        <w:rPr>
          <w:rFonts w:ascii="Times New Roman" w:hAnsi="Times New Roman" w:cs="Times New Roman"/>
          <w:sz w:val="24"/>
          <w:szCs w:val="24"/>
        </w:rPr>
        <w:t>XP</w:t>
      </w:r>
      <w:r w:rsidR="00EA0C39">
        <w:rPr>
          <w:rFonts w:ascii="Times New Roman" w:hAnsi="Times New Roman" w:cs="Times New Roman"/>
          <w:sz w:val="24"/>
          <w:szCs w:val="24"/>
        </w:rPr>
        <w:t>)</w:t>
      </w:r>
      <w:r w:rsidRPr="00327C02">
        <w:rPr>
          <w:rFonts w:ascii="Times New Roman" w:hAnsi="Times New Roman" w:cs="Times New Roman"/>
          <w:sz w:val="24"/>
          <w:szCs w:val="24"/>
        </w:rPr>
        <w:t xml:space="preserve">, Scrum, Kanban, </w:t>
      </w:r>
      <w:r w:rsidRPr="00327C02">
        <w:rPr>
          <w:rFonts w:ascii="Times New Roman" w:hAnsi="Times New Roman" w:cs="Times New Roman"/>
          <w:sz w:val="24"/>
          <w:szCs w:val="24"/>
        </w:rPr>
        <w:lastRenderedPageBreak/>
        <w:t>rapidni, inkrementalni in komponentni razvojni modeli</w:t>
      </w:r>
      <w:r w:rsidR="00171D16">
        <w:rPr>
          <w:rFonts w:ascii="Times New Roman" w:hAnsi="Times New Roman" w:cs="Times New Roman"/>
          <w:sz w:val="24"/>
          <w:szCs w:val="24"/>
        </w:rPr>
        <w:t xml:space="preserve"> </w:t>
      </w:r>
      <w:r w:rsidR="00171D16" w:rsidRPr="00327C02">
        <w:rPr>
          <w:rFonts w:ascii="Times New Roman" w:hAnsi="Times New Roman" w:cs="Times New Roman"/>
          <w:sz w:val="24"/>
          <w:szCs w:val="24"/>
        </w:rPr>
        <w:fldChar w:fldCharType="begin"/>
      </w:r>
      <w:r w:rsidR="00171D16"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71D16" w:rsidRPr="00327C02">
        <w:rPr>
          <w:rFonts w:ascii="Times New Roman" w:hAnsi="Times New Roman" w:cs="Times New Roman"/>
          <w:sz w:val="24"/>
          <w:szCs w:val="24"/>
        </w:rPr>
        <w:fldChar w:fldCharType="separate"/>
      </w:r>
      <w:r w:rsidR="00171D16" w:rsidRPr="00327C02">
        <w:rPr>
          <w:rFonts w:ascii="Times New Roman" w:hAnsi="Times New Roman" w:cs="Times New Roman"/>
          <w:sz w:val="24"/>
          <w:szCs w:val="24"/>
        </w:rPr>
        <w:t>(O’Hagan, Coleman, in O’Connor 2014b, 187)</w:t>
      </w:r>
      <w:r w:rsidR="00171D16"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05EFE0F" w14:textId="011EB371"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sidR="00740BB3">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sidR="00740BB3">
        <w:rPr>
          <w:rFonts w:ascii="Times New Roman" w:hAnsi="Times New Roman" w:cs="Times New Roman"/>
          <w:sz w:val="24"/>
          <w:szCs w:val="24"/>
        </w:rPr>
        <w:t>r</w:t>
      </w:r>
      <w:r w:rsidRPr="00327C02">
        <w:rPr>
          <w:rFonts w:ascii="Times New Roman" w:hAnsi="Times New Roman" w:cs="Times New Roman"/>
          <w:sz w:val="24"/>
          <w:szCs w:val="24"/>
        </w:rPr>
        <w:t xml:space="preserv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7455BFE" w14:textId="60761EC6"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w:t>
      </w:r>
      <w:r w:rsidR="002563DD">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DDF2BFF" w14:textId="42168320" w:rsidR="0041268A"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0041268A">
        <w:rPr>
          <w:rFonts w:ascii="Times New Roman" w:hAnsi="Times New Roman" w:cs="Times New Roman"/>
          <w:sz w:val="24"/>
          <w:szCs w:val="24"/>
        </w:rPr>
        <w:t>.</w:t>
      </w:r>
    </w:p>
    <w:p w14:paraId="554EC39C" w14:textId="676449B9" w:rsidR="00DF509A" w:rsidRDefault="00553AB4"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je razvidno, da se v praksi razvoj nagiba k uporabi agilnih praks je Brazilska raziskava </w:t>
      </w:r>
      <w:r w:rsidR="00153E06">
        <w:rPr>
          <w:rFonts w:ascii="Times New Roman" w:hAnsi="Times New Roman" w:cs="Times New Roman"/>
          <w:sz w:val="24"/>
          <w:szCs w:val="24"/>
        </w:rPr>
        <w:t>ocenila</w:t>
      </w:r>
      <w:r w:rsidR="002E28B7">
        <w:rPr>
          <w:rFonts w:ascii="Times New Roman" w:hAnsi="Times New Roman" w:cs="Times New Roman"/>
          <w:sz w:val="24"/>
          <w:szCs w:val="24"/>
        </w:rPr>
        <w:t xml:space="preserve"> njihovo učinkovitos</w:t>
      </w:r>
      <w:r w:rsidR="00657E8C">
        <w:rPr>
          <w:rFonts w:ascii="Times New Roman" w:hAnsi="Times New Roman" w:cs="Times New Roman"/>
          <w:sz w:val="24"/>
          <w:szCs w:val="24"/>
        </w:rPr>
        <w:t>t. V razis</w:t>
      </w:r>
      <w:r w:rsidR="00F673FA">
        <w:rPr>
          <w:rFonts w:ascii="Times New Roman" w:hAnsi="Times New Roman" w:cs="Times New Roman"/>
          <w:sz w:val="24"/>
          <w:szCs w:val="24"/>
        </w:rPr>
        <w:t>kavi je sodelovalo 58 podjetij, ki razvijajo video igr</w:t>
      </w:r>
      <w:r w:rsidR="00C13421">
        <w:rPr>
          <w:rFonts w:ascii="Times New Roman" w:hAnsi="Times New Roman" w:cs="Times New Roman"/>
          <w:sz w:val="24"/>
          <w:szCs w:val="24"/>
        </w:rPr>
        <w:t>e.</w:t>
      </w:r>
      <w:r w:rsidR="004E5725">
        <w:rPr>
          <w:rFonts w:ascii="Times New Roman" w:hAnsi="Times New Roman" w:cs="Times New Roman"/>
          <w:sz w:val="24"/>
          <w:szCs w:val="24"/>
        </w:rPr>
        <w:t xml:space="preserve"> Anketa je bila konstruirana tako, da so anketiranci umestili svoj procesni model v enega od štirih </w:t>
      </w:r>
      <w:r w:rsidR="00773E3C">
        <w:rPr>
          <w:rFonts w:ascii="Times New Roman" w:hAnsi="Times New Roman" w:cs="Times New Roman"/>
          <w:sz w:val="24"/>
          <w:szCs w:val="24"/>
        </w:rPr>
        <w:t>kategorij</w:t>
      </w:r>
      <w:r w:rsidR="00191417">
        <w:rPr>
          <w:rFonts w:ascii="Times New Roman" w:hAnsi="Times New Roman" w:cs="Times New Roman"/>
          <w:sz w:val="24"/>
          <w:szCs w:val="24"/>
        </w:rPr>
        <w:t xml:space="preserve"> in ocenili njegovo uspešnost glede na po</w:t>
      </w:r>
      <w:r w:rsidR="00E6425B">
        <w:rPr>
          <w:rFonts w:ascii="Times New Roman" w:hAnsi="Times New Roman" w:cs="Times New Roman"/>
          <w:sz w:val="24"/>
          <w:szCs w:val="24"/>
        </w:rPr>
        <w:t>goste težave, ki se pojavljajo pri</w:t>
      </w:r>
      <w:r w:rsidR="00191417">
        <w:rPr>
          <w:rFonts w:ascii="Times New Roman" w:hAnsi="Times New Roman" w:cs="Times New Roman"/>
          <w:sz w:val="24"/>
          <w:szCs w:val="24"/>
        </w:rPr>
        <w:t xml:space="preserve"> razvoju video iger. Kategorije</w:t>
      </w:r>
      <w:r w:rsidR="006708A3">
        <w:rPr>
          <w:rFonts w:ascii="Times New Roman" w:hAnsi="Times New Roman" w:cs="Times New Roman"/>
          <w:sz w:val="24"/>
          <w:szCs w:val="24"/>
        </w:rPr>
        <w:t xml:space="preserve"> procesov</w:t>
      </w:r>
      <w:r w:rsidR="00191417">
        <w:rPr>
          <w:rFonts w:ascii="Times New Roman" w:hAnsi="Times New Roman" w:cs="Times New Roman"/>
          <w:sz w:val="24"/>
          <w:szCs w:val="24"/>
        </w:rPr>
        <w:t xml:space="preserve"> so bile definirane glede na naravo procesov in si sledijo</w:t>
      </w:r>
      <w:r w:rsidR="009B64A2">
        <w:rPr>
          <w:rFonts w:ascii="Times New Roman" w:hAnsi="Times New Roman" w:cs="Times New Roman"/>
          <w:sz w:val="24"/>
          <w:szCs w:val="24"/>
        </w:rPr>
        <w:t>: agilni, predpi</w:t>
      </w:r>
      <w:r w:rsidR="005251C2">
        <w:rPr>
          <w:rFonts w:ascii="Times New Roman" w:hAnsi="Times New Roman" w:cs="Times New Roman"/>
          <w:sz w:val="24"/>
          <w:szCs w:val="24"/>
        </w:rPr>
        <w:t>sujoči, ad-hoc in brez procesa</w:t>
      </w:r>
      <w:r w:rsidR="00007A32">
        <w:rPr>
          <w:rFonts w:ascii="Times New Roman" w:hAnsi="Times New Roman" w:cs="Times New Roman"/>
          <w:sz w:val="24"/>
          <w:szCs w:val="24"/>
        </w:rPr>
        <w:t xml:space="preserve"> </w:t>
      </w:r>
      <w:r w:rsidR="00007A32" w:rsidRPr="00BB2E5A">
        <w:rPr>
          <w:rFonts w:ascii="Times New Roman" w:hAnsi="Times New Roman" w:cs="Times New Roman"/>
          <w:sz w:val="24"/>
          <w:szCs w:val="24"/>
        </w:rPr>
        <w:t>(Politowski in dr. 2016, 155</w:t>
      </w:r>
      <w:r w:rsidR="00007A32">
        <w:rPr>
          <w:rFonts w:ascii="Times New Roman" w:hAnsi="Times New Roman" w:cs="Times New Roman"/>
          <w:sz w:val="24"/>
          <w:szCs w:val="24"/>
        </w:rPr>
        <w:t>)</w:t>
      </w:r>
      <w:r w:rsidR="005251C2">
        <w:rPr>
          <w:rFonts w:ascii="Times New Roman" w:hAnsi="Times New Roman" w:cs="Times New Roman"/>
          <w:sz w:val="24"/>
          <w:szCs w:val="24"/>
        </w:rPr>
        <w:t>.</w:t>
      </w:r>
      <w:r w:rsidR="00DD6F67">
        <w:rPr>
          <w:rFonts w:ascii="Times New Roman" w:hAnsi="Times New Roman" w:cs="Times New Roman"/>
          <w:sz w:val="24"/>
          <w:szCs w:val="24"/>
        </w:rPr>
        <w:t xml:space="preserve"> </w:t>
      </w:r>
      <w:r w:rsidR="00EA0C39">
        <w:rPr>
          <w:rFonts w:ascii="Times New Roman" w:hAnsi="Times New Roman" w:cs="Times New Roman"/>
          <w:sz w:val="24"/>
          <w:szCs w:val="24"/>
        </w:rPr>
        <w:t>Agilne predstavljajo</w:t>
      </w:r>
      <w:r w:rsidR="00FA5DB4">
        <w:rPr>
          <w:rFonts w:ascii="Times New Roman" w:hAnsi="Times New Roman" w:cs="Times New Roman"/>
          <w:sz w:val="24"/>
          <w:szCs w:val="24"/>
        </w:rPr>
        <w:t xml:space="preserve"> </w:t>
      </w:r>
      <w:r w:rsidR="00EA0C39">
        <w:rPr>
          <w:rFonts w:ascii="Times New Roman" w:hAnsi="Times New Roman" w:cs="Times New Roman"/>
          <w:sz w:val="24"/>
          <w:szCs w:val="24"/>
        </w:rPr>
        <w:t>XP</w:t>
      </w:r>
      <w:r w:rsidR="00310217">
        <w:rPr>
          <w:rFonts w:ascii="Times New Roman" w:hAnsi="Times New Roman" w:cs="Times New Roman"/>
          <w:sz w:val="24"/>
          <w:szCs w:val="24"/>
        </w:rPr>
        <w:t>, Kanban, Scrum in veljajo za iterativne pristope konstantnega posodabljanja procesa.</w:t>
      </w:r>
      <w:r w:rsidR="006A46B2">
        <w:rPr>
          <w:rFonts w:ascii="Times New Roman" w:hAnsi="Times New Roman" w:cs="Times New Roman"/>
          <w:sz w:val="24"/>
          <w:szCs w:val="24"/>
        </w:rPr>
        <w:t xml:space="preserve"> Predpisujoči so derivati kaskadnih, sekvenčnih procesnih modelov</w:t>
      </w:r>
      <w:r w:rsidR="00A51F74">
        <w:rPr>
          <w:rFonts w:ascii="Times New Roman" w:hAnsi="Times New Roman" w:cs="Times New Roman"/>
          <w:sz w:val="24"/>
          <w:szCs w:val="24"/>
        </w:rPr>
        <w:t xml:space="preserve"> </w:t>
      </w:r>
      <w:r w:rsidR="00A51F74" w:rsidRPr="00BB2E5A">
        <w:rPr>
          <w:rFonts w:ascii="Times New Roman" w:hAnsi="Times New Roman" w:cs="Times New Roman"/>
          <w:sz w:val="24"/>
          <w:szCs w:val="24"/>
        </w:rPr>
        <w:t>(Politowski in dr. 2016, 155</w:t>
      </w:r>
      <w:r w:rsidR="00A51F74">
        <w:rPr>
          <w:rFonts w:ascii="Times New Roman" w:hAnsi="Times New Roman" w:cs="Times New Roman"/>
          <w:sz w:val="24"/>
          <w:szCs w:val="24"/>
        </w:rPr>
        <w:t>, 156</w:t>
      </w:r>
      <w:r w:rsidR="00A51F74">
        <w:rPr>
          <w:rFonts w:ascii="Times New Roman" w:hAnsi="Times New Roman" w:cs="Times New Roman"/>
          <w:sz w:val="24"/>
          <w:szCs w:val="24"/>
        </w:rPr>
        <w:t>)</w:t>
      </w:r>
      <w:r w:rsidR="006A46B2">
        <w:rPr>
          <w:rFonts w:ascii="Times New Roman" w:hAnsi="Times New Roman" w:cs="Times New Roman"/>
          <w:sz w:val="24"/>
          <w:szCs w:val="24"/>
        </w:rPr>
        <w:t>. Med ad-hoc spadajo modeli, ki so viso</w:t>
      </w:r>
      <w:r w:rsidR="00690A7F">
        <w:rPr>
          <w:rFonts w:ascii="Times New Roman" w:hAnsi="Times New Roman" w:cs="Times New Roman"/>
          <w:sz w:val="24"/>
          <w:szCs w:val="24"/>
        </w:rPr>
        <w:t xml:space="preserve">ko modificirani in ne spadajo </w:t>
      </w:r>
      <w:r w:rsidR="006A46B2">
        <w:rPr>
          <w:rFonts w:ascii="Times New Roman" w:hAnsi="Times New Roman" w:cs="Times New Roman"/>
          <w:sz w:val="24"/>
          <w:szCs w:val="24"/>
        </w:rPr>
        <w:t>me</w:t>
      </w:r>
      <w:r w:rsidR="00676277">
        <w:rPr>
          <w:rFonts w:ascii="Times New Roman" w:hAnsi="Times New Roman" w:cs="Times New Roman"/>
          <w:sz w:val="24"/>
          <w:szCs w:val="24"/>
        </w:rPr>
        <w:t>d</w:t>
      </w:r>
      <w:r w:rsidR="00690A7F">
        <w:rPr>
          <w:rFonts w:ascii="Times New Roman" w:hAnsi="Times New Roman" w:cs="Times New Roman"/>
          <w:sz w:val="24"/>
          <w:szCs w:val="24"/>
        </w:rPr>
        <w:t xml:space="preserve"> agilne in ne med predpisujoče</w:t>
      </w:r>
      <w:r w:rsidR="00A51F74">
        <w:rPr>
          <w:rFonts w:ascii="Times New Roman" w:hAnsi="Times New Roman" w:cs="Times New Roman"/>
          <w:sz w:val="24"/>
          <w:szCs w:val="24"/>
        </w:rPr>
        <w:t xml:space="preserve"> (Politowski in dr. 2016, 156</w:t>
      </w:r>
      <w:r w:rsidR="00A51F74">
        <w:rPr>
          <w:rFonts w:ascii="Times New Roman" w:hAnsi="Times New Roman" w:cs="Times New Roman"/>
          <w:sz w:val="24"/>
          <w:szCs w:val="24"/>
        </w:rPr>
        <w:t>)</w:t>
      </w:r>
      <w:r w:rsidR="00690A7F">
        <w:rPr>
          <w:rFonts w:ascii="Times New Roman" w:hAnsi="Times New Roman" w:cs="Times New Roman"/>
          <w:sz w:val="24"/>
          <w:szCs w:val="24"/>
        </w:rPr>
        <w:t>.</w:t>
      </w:r>
      <w:r w:rsidR="00A66D73">
        <w:rPr>
          <w:rFonts w:ascii="Times New Roman" w:hAnsi="Times New Roman" w:cs="Times New Roman"/>
          <w:sz w:val="24"/>
          <w:szCs w:val="24"/>
        </w:rPr>
        <w:t xml:space="preserve"> Zadnja kategorija brez procesa definira</w:t>
      </w:r>
      <w:r w:rsidR="00DB7289">
        <w:rPr>
          <w:rFonts w:ascii="Times New Roman" w:hAnsi="Times New Roman" w:cs="Times New Roman"/>
          <w:sz w:val="24"/>
          <w:szCs w:val="24"/>
        </w:rPr>
        <w:t>la</w:t>
      </w:r>
      <w:r w:rsidR="00A66D73">
        <w:rPr>
          <w:rFonts w:ascii="Times New Roman" w:hAnsi="Times New Roman" w:cs="Times New Roman"/>
          <w:sz w:val="24"/>
          <w:szCs w:val="24"/>
        </w:rPr>
        <w:t xml:space="preserve"> pr</w:t>
      </w:r>
      <w:r w:rsidR="0026113B">
        <w:rPr>
          <w:rFonts w:ascii="Times New Roman" w:hAnsi="Times New Roman" w:cs="Times New Roman"/>
          <w:sz w:val="24"/>
          <w:szCs w:val="24"/>
        </w:rPr>
        <w:t>i</w:t>
      </w:r>
      <w:r w:rsidR="00856A6C">
        <w:rPr>
          <w:rFonts w:ascii="Times New Roman" w:hAnsi="Times New Roman" w:cs="Times New Roman"/>
          <w:sz w:val="24"/>
          <w:szCs w:val="24"/>
        </w:rPr>
        <w:t>stope brez metodološke podlage</w:t>
      </w:r>
      <w:r w:rsidR="00AE710D">
        <w:rPr>
          <w:rFonts w:ascii="Times New Roman" w:hAnsi="Times New Roman" w:cs="Times New Roman"/>
          <w:sz w:val="24"/>
          <w:szCs w:val="24"/>
        </w:rPr>
        <w:t xml:space="preserve"> (Politowski in dr. 2016, 156</w:t>
      </w:r>
      <w:r w:rsidR="00AE710D">
        <w:rPr>
          <w:rFonts w:ascii="Times New Roman" w:hAnsi="Times New Roman" w:cs="Times New Roman"/>
          <w:sz w:val="24"/>
          <w:szCs w:val="24"/>
        </w:rPr>
        <w:t>)</w:t>
      </w:r>
      <w:r w:rsidR="00856A6C">
        <w:rPr>
          <w:rFonts w:ascii="Times New Roman" w:hAnsi="Times New Roman" w:cs="Times New Roman"/>
          <w:sz w:val="24"/>
          <w:szCs w:val="24"/>
        </w:rPr>
        <w:t>.</w:t>
      </w:r>
      <w:r w:rsidR="00DF509A">
        <w:rPr>
          <w:rFonts w:ascii="Times New Roman" w:hAnsi="Times New Roman" w:cs="Times New Roman"/>
          <w:sz w:val="24"/>
          <w:szCs w:val="24"/>
        </w:rPr>
        <w:t xml:space="preserve"> Pogos</w:t>
      </w:r>
      <w:r w:rsidR="0047378E">
        <w:rPr>
          <w:rFonts w:ascii="Times New Roman" w:hAnsi="Times New Roman" w:cs="Times New Roman"/>
          <w:sz w:val="24"/>
          <w:szCs w:val="24"/>
        </w:rPr>
        <w:t xml:space="preserve">te težave so bile predstavljene </w:t>
      </w:r>
      <w:r w:rsidR="00DF509A">
        <w:rPr>
          <w:rFonts w:ascii="Times New Roman" w:hAnsi="Times New Roman" w:cs="Times New Roman"/>
          <w:sz w:val="24"/>
          <w:szCs w:val="24"/>
        </w:rPr>
        <w:t>na</w:t>
      </w:r>
      <w:r w:rsidR="0047378E">
        <w:rPr>
          <w:rFonts w:ascii="Times New Roman" w:hAnsi="Times New Roman" w:cs="Times New Roman"/>
          <w:sz w:val="24"/>
          <w:szCs w:val="24"/>
        </w:rPr>
        <w:t xml:space="preserve"> podlagi raziskave</w:t>
      </w:r>
      <w:r w:rsidR="00DF509A">
        <w:rPr>
          <w:rFonts w:ascii="Times New Roman" w:hAnsi="Times New Roman" w:cs="Times New Roman"/>
          <w:sz w:val="24"/>
          <w:szCs w:val="24"/>
        </w:rPr>
        <w:t>, ki so jo naredili Petrillo in kolegi</w:t>
      </w:r>
      <w:r w:rsidR="0047378E">
        <w:rPr>
          <w:rFonts w:ascii="Times New Roman" w:hAnsi="Times New Roman" w:cs="Times New Roman"/>
          <w:sz w:val="24"/>
          <w:szCs w:val="24"/>
        </w:rPr>
        <w:t xml:space="preserve"> o pogostih težavah med razvojem igre</w:t>
      </w:r>
      <w:r w:rsidR="005E38E4">
        <w:rPr>
          <w:rFonts w:ascii="Times New Roman" w:hAnsi="Times New Roman" w:cs="Times New Roman"/>
          <w:sz w:val="24"/>
          <w:szCs w:val="24"/>
        </w:rPr>
        <w:t xml:space="preserve"> </w:t>
      </w:r>
      <w:r w:rsidR="00A51F74">
        <w:rPr>
          <w:rFonts w:ascii="Times New Roman" w:hAnsi="Times New Roman" w:cs="Times New Roman"/>
          <w:sz w:val="24"/>
          <w:szCs w:val="24"/>
        </w:rPr>
        <w:t>(Politowski in dr. 2016, 156</w:t>
      </w:r>
      <w:r w:rsidR="00A51F74">
        <w:rPr>
          <w:rFonts w:ascii="Times New Roman" w:hAnsi="Times New Roman" w:cs="Times New Roman"/>
          <w:sz w:val="24"/>
          <w:szCs w:val="24"/>
        </w:rPr>
        <w:t>)</w:t>
      </w:r>
      <w:r w:rsidR="00226068">
        <w:rPr>
          <w:rFonts w:ascii="Times New Roman" w:hAnsi="Times New Roman" w:cs="Times New Roman"/>
          <w:sz w:val="24"/>
          <w:szCs w:val="24"/>
        </w:rPr>
        <w:t xml:space="preserve">. </w:t>
      </w:r>
      <w:r w:rsidR="005E3D54">
        <w:rPr>
          <w:rFonts w:ascii="Times New Roman" w:hAnsi="Times New Roman" w:cs="Times New Roman"/>
          <w:sz w:val="24"/>
          <w:szCs w:val="24"/>
        </w:rPr>
        <w:t>Rezultati so pokazali</w:t>
      </w:r>
      <w:r w:rsidR="0002460D">
        <w:rPr>
          <w:rFonts w:ascii="Times New Roman" w:hAnsi="Times New Roman" w:cs="Times New Roman"/>
          <w:sz w:val="24"/>
          <w:szCs w:val="24"/>
        </w:rPr>
        <w:t>, da so zakasnitve izdajnih rokov, nerealističen okvir, pomanjkanje dokumentacije najpogostejši problemi</w:t>
      </w:r>
      <w:r w:rsidR="005E38E4">
        <w:rPr>
          <w:rFonts w:ascii="Times New Roman" w:hAnsi="Times New Roman" w:cs="Times New Roman"/>
          <w:sz w:val="24"/>
          <w:szCs w:val="24"/>
        </w:rPr>
        <w:t xml:space="preserve"> (Politowski in dr. 2016, 160</w:t>
      </w:r>
      <w:r w:rsidR="005E38E4">
        <w:rPr>
          <w:rFonts w:ascii="Times New Roman" w:hAnsi="Times New Roman" w:cs="Times New Roman"/>
          <w:sz w:val="24"/>
          <w:szCs w:val="24"/>
        </w:rPr>
        <w:t>)</w:t>
      </w:r>
      <w:r w:rsidR="0002460D">
        <w:rPr>
          <w:rFonts w:ascii="Times New Roman" w:hAnsi="Times New Roman" w:cs="Times New Roman"/>
          <w:sz w:val="24"/>
          <w:szCs w:val="24"/>
        </w:rPr>
        <w:t>.</w:t>
      </w:r>
      <w:r w:rsidR="00084547">
        <w:rPr>
          <w:rFonts w:ascii="Times New Roman" w:hAnsi="Times New Roman" w:cs="Times New Roman"/>
          <w:sz w:val="24"/>
          <w:szCs w:val="24"/>
        </w:rPr>
        <w:t xml:space="preserve"> </w:t>
      </w:r>
      <w:r w:rsidR="00EF3508">
        <w:rPr>
          <w:rFonts w:ascii="Times New Roman" w:hAnsi="Times New Roman" w:cs="Times New Roman"/>
          <w:sz w:val="24"/>
          <w:szCs w:val="24"/>
        </w:rPr>
        <w:t>Poleg tega</w:t>
      </w:r>
      <w:r w:rsidR="003A1CAE">
        <w:rPr>
          <w:rFonts w:ascii="Times New Roman" w:hAnsi="Times New Roman" w:cs="Times New Roman"/>
          <w:sz w:val="24"/>
          <w:szCs w:val="24"/>
        </w:rPr>
        <w:t xml:space="preserve"> so ugotovili, da</w:t>
      </w:r>
      <w:r w:rsidR="00EF3508">
        <w:rPr>
          <w:rFonts w:ascii="Times New Roman" w:hAnsi="Times New Roman" w:cs="Times New Roman"/>
          <w:sz w:val="24"/>
          <w:szCs w:val="24"/>
        </w:rPr>
        <w:t xml:space="preserve"> </w:t>
      </w:r>
      <w:r w:rsidR="005E3D54">
        <w:rPr>
          <w:rFonts w:ascii="Times New Roman" w:hAnsi="Times New Roman" w:cs="Times New Roman"/>
          <w:sz w:val="24"/>
          <w:szCs w:val="24"/>
        </w:rPr>
        <w:t>uporaba sistematičnih pristopov pripomore k boljšim produktom</w:t>
      </w:r>
      <w:r w:rsidR="00EF3508">
        <w:rPr>
          <w:rFonts w:ascii="Times New Roman" w:hAnsi="Times New Roman" w:cs="Times New Roman"/>
          <w:sz w:val="24"/>
          <w:szCs w:val="24"/>
        </w:rPr>
        <w:t xml:space="preserve"> ne glede na tip pristopa</w:t>
      </w:r>
      <w:r w:rsidR="00BD1527">
        <w:rPr>
          <w:rFonts w:ascii="Times New Roman" w:hAnsi="Times New Roman" w:cs="Times New Roman"/>
          <w:sz w:val="24"/>
          <w:szCs w:val="24"/>
        </w:rPr>
        <w:t xml:space="preserve"> (Politowski in dr. 2016, 160</w:t>
      </w:r>
      <w:r w:rsidR="00BD1527">
        <w:rPr>
          <w:rFonts w:ascii="Times New Roman" w:hAnsi="Times New Roman" w:cs="Times New Roman"/>
          <w:sz w:val="24"/>
          <w:szCs w:val="24"/>
        </w:rPr>
        <w:t>)</w:t>
      </w:r>
      <w:r w:rsidR="00E55509">
        <w:rPr>
          <w:rFonts w:ascii="Times New Roman" w:hAnsi="Times New Roman" w:cs="Times New Roman"/>
          <w:sz w:val="24"/>
          <w:szCs w:val="24"/>
        </w:rPr>
        <w:t xml:space="preserve"> pri </w:t>
      </w:r>
      <w:r w:rsidR="00E55509">
        <w:rPr>
          <w:rFonts w:ascii="Times New Roman" w:hAnsi="Times New Roman" w:cs="Times New Roman"/>
          <w:sz w:val="24"/>
          <w:szCs w:val="24"/>
        </w:rPr>
        <w:lastRenderedPageBreak/>
        <w:t xml:space="preserve">čemer </w:t>
      </w:r>
      <w:r w:rsidR="004D1469">
        <w:rPr>
          <w:rFonts w:ascii="Times New Roman" w:hAnsi="Times New Roman" w:cs="Times New Roman"/>
          <w:sz w:val="24"/>
          <w:szCs w:val="24"/>
        </w:rPr>
        <w:t>so se visoko modificirani procesni modeli izkazali z največjo stopnjo uspešnosti projektov</w:t>
      </w:r>
      <w:r w:rsidR="00902222">
        <w:rPr>
          <w:rFonts w:ascii="Times New Roman" w:hAnsi="Times New Roman" w:cs="Times New Roman"/>
          <w:sz w:val="24"/>
          <w:szCs w:val="24"/>
        </w:rPr>
        <w:t xml:space="preserve"> (Politowski in dr. 2016, 158</w:t>
      </w:r>
      <w:r w:rsidR="00902222">
        <w:rPr>
          <w:rFonts w:ascii="Times New Roman" w:hAnsi="Times New Roman" w:cs="Times New Roman"/>
          <w:sz w:val="24"/>
          <w:szCs w:val="24"/>
        </w:rPr>
        <w:t>)</w:t>
      </w:r>
      <w:r w:rsidR="004D1469">
        <w:rPr>
          <w:rFonts w:ascii="Times New Roman" w:hAnsi="Times New Roman" w:cs="Times New Roman"/>
          <w:sz w:val="24"/>
          <w:szCs w:val="24"/>
        </w:rPr>
        <w:t>.</w:t>
      </w:r>
    </w:p>
    <w:p w14:paraId="1BFD3855" w14:textId="77777777" w:rsidR="005517AA" w:rsidRPr="00327C02" w:rsidRDefault="005517AA" w:rsidP="001B3EBE">
      <w:pPr>
        <w:spacing w:line="360" w:lineRule="auto"/>
        <w:contextualSpacing/>
        <w:jc w:val="both"/>
        <w:rPr>
          <w:rFonts w:ascii="Times New Roman" w:hAnsi="Times New Roman" w:cs="Times New Roman"/>
          <w:sz w:val="24"/>
          <w:szCs w:val="24"/>
        </w:rPr>
      </w:pPr>
    </w:p>
    <w:p w14:paraId="5DDA1F1F" w14:textId="02F430C1" w:rsidR="00114D4B" w:rsidRDefault="00BC227B"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1A3D53">
        <w:rPr>
          <w:rFonts w:ascii="Times New Roman" w:hAnsi="Times New Roman" w:cs="Times New Roman"/>
          <w:sz w:val="24"/>
          <w:szCs w:val="24"/>
        </w:rPr>
        <w:t>PREDLAGANI PRISTOPI</w:t>
      </w:r>
      <w:r w:rsidR="00D11417">
        <w:rPr>
          <w:rFonts w:ascii="Times New Roman" w:hAnsi="Times New Roman" w:cs="Times New Roman"/>
          <w:sz w:val="24"/>
          <w:szCs w:val="24"/>
        </w:rPr>
        <w:t xml:space="preserve">  ZA IGRE</w:t>
      </w:r>
    </w:p>
    <w:p w14:paraId="0601387A" w14:textId="070DB1FB" w:rsidR="00572F6C" w:rsidRPr="00327C02" w:rsidRDefault="00F7332E"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isoko modificirane procesni modeli bi najverjetneje predstavljali namenski modeli, ki so izrecno sestavljani za področje uporabe. Zato smo se usmerili v iskanje predlaganih procesnih modelov za video igre, ki smo jih predstavili v nadaljevanju. </w:t>
      </w:r>
    </w:p>
    <w:p w14:paraId="13E8DBE1" w14:textId="77777777" w:rsidR="00114D4B" w:rsidRPr="00327C02" w:rsidRDefault="00114D4B" w:rsidP="001B3EBE">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74804A1" w14:textId="77777777"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1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1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0E66FAD"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3571B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1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1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w:t>
      </w:r>
      <w:r w:rsidRPr="00327C02">
        <w:rPr>
          <w:rFonts w:ascii="Times New Roman" w:hAnsi="Times New Roman" w:cs="Times New Roman"/>
          <w:sz w:val="24"/>
          <w:szCs w:val="24"/>
        </w:rPr>
        <w:lastRenderedPageBreak/>
        <w:t xml:space="preserve">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D4A2DC" w14:textId="0AB74C7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00070C23">
        <w:rPr>
          <w:rStyle w:val="Sprotnaopomba-sklic"/>
          <w:rFonts w:ascii="Times New Roman" w:hAnsi="Times New Roman" w:cs="Times New Roman"/>
          <w:sz w:val="24"/>
          <w:szCs w:val="24"/>
        </w:rPr>
        <w:footnoteReference w:id="16"/>
      </w:r>
      <w:r w:rsidR="0045215C">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C6ED6F" w14:textId="77777777" w:rsidR="00067F47" w:rsidRDefault="00067F47" w:rsidP="005A6A3B">
      <w:pPr>
        <w:spacing w:line="360" w:lineRule="auto"/>
        <w:contextualSpacing/>
        <w:jc w:val="both"/>
        <w:rPr>
          <w:rFonts w:ascii="Times New Roman" w:hAnsi="Times New Roman" w:cs="Times New Roman"/>
          <w:sz w:val="24"/>
          <w:szCs w:val="24"/>
        </w:rPr>
      </w:pPr>
    </w:p>
    <w:p w14:paraId="31CF00CE" w14:textId="77777777" w:rsidR="0024714C" w:rsidRDefault="0024714C" w:rsidP="005A6A3B">
      <w:pPr>
        <w:spacing w:line="360" w:lineRule="auto"/>
        <w:contextualSpacing/>
        <w:jc w:val="both"/>
        <w:rPr>
          <w:rFonts w:ascii="Times New Roman" w:hAnsi="Times New Roman" w:cs="Times New Roman"/>
          <w:sz w:val="24"/>
          <w:szCs w:val="24"/>
        </w:rPr>
      </w:pPr>
    </w:p>
    <w:p w14:paraId="6D5EA9B0" w14:textId="77777777" w:rsidR="0024714C" w:rsidRDefault="0024714C" w:rsidP="005A6A3B">
      <w:pPr>
        <w:spacing w:line="360" w:lineRule="auto"/>
        <w:contextualSpacing/>
        <w:jc w:val="both"/>
        <w:rPr>
          <w:rFonts w:ascii="Times New Roman" w:hAnsi="Times New Roman" w:cs="Times New Roman"/>
          <w:sz w:val="24"/>
          <w:szCs w:val="24"/>
        </w:rPr>
      </w:pPr>
    </w:p>
    <w:p w14:paraId="127051E6" w14:textId="7EA4FCBB" w:rsidR="00703C96" w:rsidRDefault="00067F4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BD3679">
        <w:rPr>
          <w:rFonts w:ascii="Times New Roman" w:hAnsi="Times New Roman" w:cs="Times New Roman"/>
          <w:sz w:val="24"/>
          <w:szCs w:val="24"/>
        </w:rPr>
        <w:t>.4</w:t>
      </w:r>
      <w:r w:rsidR="0024714C">
        <w:rPr>
          <w:rFonts w:ascii="Times New Roman" w:hAnsi="Times New Roman" w:cs="Times New Roman"/>
          <w:sz w:val="24"/>
          <w:szCs w:val="24"/>
        </w:rPr>
        <w:t xml:space="preserve"> POMANKLJIVOSTI PREDLAGANIH PRISTOPOV</w:t>
      </w:r>
    </w:p>
    <w:p w14:paraId="63FE7D16" w14:textId="2D9C116E"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1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1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w:t>
      </w:r>
      <w:r w:rsidR="007F42EA">
        <w:rPr>
          <w:rFonts w:ascii="Times New Roman" w:hAnsi="Times New Roman" w:cs="Times New Roman"/>
          <w:sz w:val="24"/>
          <w:szCs w:val="24"/>
        </w:rPr>
        <w:t>izogibanju</w:t>
      </w:r>
      <w:r w:rsidR="00150F07">
        <w:rPr>
          <w:rFonts w:ascii="Times New Roman" w:hAnsi="Times New Roman" w:cs="Times New Roman"/>
          <w:sz w:val="24"/>
          <w:szCs w:val="24"/>
        </w:rPr>
        <w:t xml:space="preserve"> uporabi kaskadnih pristopov</w:t>
      </w:r>
      <w:r w:rsidR="00114D4B" w:rsidRPr="00327C02">
        <w:rPr>
          <w:rFonts w:ascii="Times New Roman" w:hAnsi="Times New Roman" w:cs="Times New Roman"/>
          <w:sz w:val="24"/>
          <w:szCs w:val="24"/>
        </w:rPr>
        <w:t xml:space="preserve">,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3511913B"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1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FD4EE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2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4320BAE7" w14:textId="77777777" w:rsidR="00ED0BB1" w:rsidRDefault="00ED0BB1" w:rsidP="005A6A3B">
      <w:pPr>
        <w:spacing w:line="360" w:lineRule="auto"/>
        <w:contextualSpacing/>
        <w:jc w:val="both"/>
        <w:rPr>
          <w:rFonts w:ascii="Times New Roman" w:hAnsi="Times New Roman" w:cs="Times New Roman"/>
          <w:sz w:val="24"/>
          <w:szCs w:val="24"/>
        </w:rPr>
      </w:pPr>
    </w:p>
    <w:p w14:paraId="79C92F9C" w14:textId="0255A48F"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ljub temu, da predlogi procesov v prejšnjem poglavju predstavljajo bolj strukturirane jih spremljajo </w:t>
      </w:r>
      <w:r w:rsidR="00ED0BB1">
        <w:rPr>
          <w:rFonts w:ascii="Times New Roman" w:hAnsi="Times New Roman" w:cs="Times New Roman"/>
          <w:sz w:val="24"/>
          <w:szCs w:val="24"/>
        </w:rPr>
        <w:t>številne pomanjkljivosti. V tem poglavju</w:t>
      </w:r>
      <w:r w:rsidRPr="00327C02">
        <w:rPr>
          <w:rFonts w:ascii="Times New Roman" w:hAnsi="Times New Roman" w:cs="Times New Roman"/>
          <w:sz w:val="24"/>
          <w:szCs w:val="24"/>
        </w:rPr>
        <w:t xml:space="preserve">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2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2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w:t>
      </w:r>
      <w:r w:rsidRPr="00327C02">
        <w:rPr>
          <w:rFonts w:ascii="Times New Roman" w:hAnsi="Times New Roman" w:cs="Times New Roman"/>
          <w:sz w:val="24"/>
          <w:szCs w:val="24"/>
        </w:rPr>
        <w:lastRenderedPageBreak/>
        <w:t xml:space="preserve">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FA08E46" w14:textId="7F5BED89" w:rsidR="007F31F7" w:rsidRPr="00327C02" w:rsidRDefault="00377380" w:rsidP="005A6A3B">
      <w:pPr>
        <w:spacing w:line="360" w:lineRule="auto"/>
        <w:rPr>
          <w:rFonts w:ascii="Times New Roman" w:hAnsi="Times New Roman" w:cs="Times New Roman"/>
          <w:sz w:val="24"/>
          <w:szCs w:val="24"/>
        </w:rPr>
      </w:pPr>
      <w:r>
        <w:rPr>
          <w:rFonts w:ascii="Times New Roman" w:hAnsi="Times New Roman" w:cs="Times New Roman"/>
          <w:sz w:val="24"/>
          <w:szCs w:val="24"/>
        </w:rPr>
        <w:br/>
      </w:r>
      <w:r w:rsidR="007F31F7">
        <w:rPr>
          <w:rFonts w:ascii="Times New Roman" w:hAnsi="Times New Roman" w:cs="Times New Roman"/>
          <w:sz w:val="24"/>
          <w:szCs w:val="24"/>
        </w:rPr>
        <w:t>3.5 POMANKLJIVOSTI NAJPOGOSTEJE UPORABLJENIH PRISTOPOV</w:t>
      </w:r>
      <w:r w:rsidR="007F31F7">
        <w:rPr>
          <w:rFonts w:ascii="Times New Roman" w:hAnsi="Times New Roman" w:cs="Times New Roman"/>
          <w:sz w:val="24"/>
          <w:szCs w:val="24"/>
        </w:rPr>
        <w:br/>
      </w:r>
      <w:r w:rsidR="008C0BA2">
        <w:rPr>
          <w:rFonts w:ascii="Times New Roman" w:hAnsi="Times New Roman" w:cs="Times New Roman"/>
          <w:sz w:val="24"/>
          <w:szCs w:val="24"/>
        </w:rPr>
        <w:t>Po pregledu literature je razvidno, da so najpogosteje</w:t>
      </w:r>
      <w:r w:rsidR="001A4AD1">
        <w:rPr>
          <w:rFonts w:ascii="Times New Roman" w:hAnsi="Times New Roman" w:cs="Times New Roman"/>
          <w:sz w:val="24"/>
          <w:szCs w:val="24"/>
        </w:rPr>
        <w:t xml:space="preserve"> u</w:t>
      </w:r>
      <w:r w:rsidR="00B965AE">
        <w:rPr>
          <w:rFonts w:ascii="Times New Roman" w:hAnsi="Times New Roman" w:cs="Times New Roman"/>
          <w:sz w:val="24"/>
          <w:szCs w:val="24"/>
        </w:rPr>
        <w:t>porabljeni XP, Scrum in Kanban.</w:t>
      </w:r>
      <w:r w:rsidR="00F74714">
        <w:rPr>
          <w:rFonts w:ascii="Times New Roman" w:hAnsi="Times New Roman" w:cs="Times New Roman"/>
          <w:sz w:val="24"/>
          <w:szCs w:val="24"/>
        </w:rPr>
        <w:t xml:space="preserve"> </w:t>
      </w:r>
    </w:p>
    <w:p w14:paraId="1F6EED2A" w14:textId="7E8BF50C" w:rsidR="00CD6E54" w:rsidRDefault="005779B1">
      <w:pPr>
        <w:rPr>
          <w:rFonts w:ascii="Times New Roman" w:hAnsi="Times New Roman" w:cs="Times New Roman"/>
          <w:sz w:val="24"/>
        </w:rPr>
      </w:pPr>
      <w:r>
        <w:rPr>
          <w:rFonts w:ascii="Times New Roman" w:hAnsi="Times New Roman" w:cs="Times New Roman"/>
          <w:sz w:val="24"/>
        </w:rPr>
        <w:t>3.6 UGOTOVITVE</w:t>
      </w:r>
      <w:r w:rsidR="00746265">
        <w:rPr>
          <w:rFonts w:ascii="Times New Roman" w:hAnsi="Times New Roman" w:cs="Times New Roman"/>
          <w:sz w:val="24"/>
        </w:rPr>
        <w:br/>
      </w:r>
      <w:r w:rsidR="00CD6E54">
        <w:rPr>
          <w:rFonts w:ascii="Times New Roman" w:hAnsi="Times New Roman" w:cs="Times New Roman"/>
          <w:sz w:val="24"/>
        </w:rPr>
        <w:br w:type="page"/>
      </w:r>
    </w:p>
    <w:p w14:paraId="155F6959" w14:textId="634D16C2" w:rsidR="00360F96" w:rsidRPr="00327C02" w:rsidRDefault="00C71903" w:rsidP="005A6A3B">
      <w:pPr>
        <w:spacing w:line="360" w:lineRule="auto"/>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 xml:space="preserve"> INŽENIRING METOD</w:t>
      </w:r>
    </w:p>
    <w:p w14:paraId="085942F8" w14:textId="6F93DB5E"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r w:rsidR="00C71903">
        <w:rPr>
          <w:rFonts w:ascii="Times New Roman" w:hAnsi="Times New Roman" w:cs="Times New Roman"/>
          <w:sz w:val="24"/>
        </w:rPr>
        <w:t>4</w:t>
      </w:r>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1653A760"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r w:rsidR="00C71903">
        <w:rPr>
          <w:rFonts w:ascii="Times New Roman" w:hAnsi="Times New Roman" w:cs="Times New Roman"/>
          <w:sz w:val="20"/>
        </w:rPr>
        <w:t>4</w:t>
      </w:r>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2248DBE1"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C71903">
        <w:rPr>
          <w:rFonts w:ascii="Times New Roman" w:hAnsi="Times New Roman" w:cs="Times New Roman"/>
          <w:sz w:val="24"/>
        </w:rPr>
        <w:t>4</w:t>
      </w:r>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2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6027FD96"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79383BD4"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3 KONCEPTI</w:t>
      </w:r>
    </w:p>
    <w:p w14:paraId="036149C2" w14:textId="6E865875"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r w:rsidR="00A6596B">
        <w:rPr>
          <w:rFonts w:ascii="Times New Roman" w:hAnsi="Times New Roman" w:cs="Times New Roman"/>
          <w:sz w:val="24"/>
        </w:rPr>
        <w:t>ki</w:t>
      </w:r>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2FC62AA"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D17A2" w:rsidRPr="00327C02">
        <w:rPr>
          <w:rFonts w:ascii="Times New Roman" w:hAnsi="Times New Roman" w:cs="Times New Roman"/>
          <w:sz w:val="24"/>
        </w:rPr>
        <w:t xml:space="preserve"> METODE INŽENIRINGA</w:t>
      </w:r>
    </w:p>
    <w:p w14:paraId="5CB61C76" w14:textId="245D55C7"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C71903">
        <w:rPr>
          <w:rFonts w:ascii="Times New Roman" w:hAnsi="Times New Roman" w:cs="Times New Roman"/>
          <w:sz w:val="24"/>
        </w:rPr>
        <w:t>3</w:t>
      </w:r>
      <w:r w:rsidR="00360F96" w:rsidRPr="00327C02">
        <w:rPr>
          <w:rFonts w:ascii="Times New Roman" w:hAnsi="Times New Roman" w:cs="Times New Roman"/>
          <w:sz w:val="24"/>
        </w:rPr>
        <w:t xml:space="preserve">),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1750B2">
        <w:rPr>
          <w:rFonts w:ascii="Times New Roman" w:hAnsi="Times New Roman" w:cs="Times New Roman"/>
          <w:sz w:val="24"/>
          <w:szCs w:val="24"/>
        </w:rPr>
        <w:t>og. 3</w:t>
      </w:r>
      <w:r w:rsidR="00F10FB4" w:rsidRPr="00327C02">
        <w:rPr>
          <w:rFonts w:ascii="Times New Roman" w:hAnsi="Times New Roman" w:cs="Times New Roman"/>
          <w:sz w:val="24"/>
          <w:szCs w:val="24"/>
        </w:rPr>
        <w:t>.2</w:t>
      </w:r>
      <w:r w:rsidR="003A2A77" w:rsidRPr="00327C02">
        <w:rPr>
          <w:rFonts w:ascii="Times New Roman" w:hAnsi="Times New Roman" w:cs="Times New Roman"/>
          <w:sz w:val="24"/>
          <w:szCs w:val="24"/>
        </w:rPr>
        <w:t>)</w:t>
      </w:r>
      <w:r w:rsidR="003A1328">
        <w:rPr>
          <w:rFonts w:ascii="Times New Roman" w:hAnsi="Times New Roman" w:cs="Times New Roman"/>
          <w:sz w:val="24"/>
          <w:szCs w:val="24"/>
        </w:rPr>
        <w:t xml:space="preserve">, </w:t>
      </w:r>
      <w:r w:rsidR="00360F96" w:rsidRPr="00327C02">
        <w:rPr>
          <w:rFonts w:ascii="Times New Roman" w:hAnsi="Times New Roman" w:cs="Times New Roman"/>
          <w:sz w:val="24"/>
          <w:szCs w:val="24"/>
        </w:rPr>
        <w:t>ki evidentno sporoča uporabo agilnih pristopov in njim podobnih hib</w:t>
      </w:r>
      <w:r w:rsidR="00480A3E">
        <w:rPr>
          <w:rFonts w:ascii="Times New Roman" w:hAnsi="Times New Roman" w:cs="Times New Roman"/>
          <w:sz w:val="24"/>
          <w:szCs w:val="24"/>
        </w:rPr>
        <w:t>ridov,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E45774">
        <w:rPr>
          <w:rFonts w:ascii="Times New Roman" w:hAnsi="Times New Roman" w:cs="Times New Roman"/>
          <w:sz w:val="24"/>
          <w:szCs w:val="24"/>
        </w:rPr>
        <w:t>3</w:t>
      </w:r>
      <w:r w:rsidR="00222E60" w:rsidRPr="00327C02">
        <w:rPr>
          <w:rFonts w:ascii="Times New Roman" w:hAnsi="Times New Roman" w:cs="Times New Roman"/>
          <w:sz w:val="24"/>
          <w:szCs w:val="24"/>
        </w:rPr>
        <w:t>.</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 ki je po anketi, ki so jo naredili Politowski in kolegi (2016)</w:t>
      </w:r>
      <w:r w:rsidR="00DD34EC">
        <w:rPr>
          <w:rFonts w:ascii="Times New Roman" w:hAnsi="Times New Roman" w:cs="Times New Roman"/>
          <w:sz w:val="24"/>
          <w:szCs w:val="24"/>
        </w:rPr>
        <w:t xml:space="preserve"> najučinkovitejši pristop.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7777777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77777777"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33477F7C" w14:textId="77777777" w:rsidR="00A6596B" w:rsidRDefault="00A6596B" w:rsidP="005A6A3B">
      <w:pPr>
        <w:spacing w:line="360" w:lineRule="auto"/>
        <w:contextualSpacing/>
        <w:jc w:val="both"/>
        <w:rPr>
          <w:rFonts w:ascii="Times New Roman" w:hAnsi="Times New Roman" w:cs="Times New Roman"/>
          <w:sz w:val="24"/>
        </w:rPr>
      </w:pPr>
    </w:p>
    <w:p w14:paraId="62A6699B" w14:textId="42CC50E0" w:rsidR="00C77F39"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2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26"/>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58F29748"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2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2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r w:rsidR="00C71903">
        <w:rPr>
          <w:rFonts w:ascii="Times New Roman" w:hAnsi="Times New Roman" w:cs="Times New Roman"/>
          <w:sz w:val="24"/>
        </w:rPr>
        <w:t>5</w:t>
      </w:r>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DA279D3"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2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3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6688A64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3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w:t>
      </w:r>
      <w:r w:rsidR="00341A7B">
        <w:rPr>
          <w:rFonts w:ascii="Times New Roman" w:hAnsi="Times New Roman" w:cs="Times New Roman"/>
          <w:sz w:val="24"/>
        </w:rPr>
        <w:t>t kaže slika 5</w:t>
      </w:r>
      <w:r w:rsidR="001D7B4C" w:rsidRPr="00327C02">
        <w:rPr>
          <w:rFonts w:ascii="Times New Roman" w:hAnsi="Times New Roman" w:cs="Times New Roman"/>
          <w:sz w:val="24"/>
        </w:rPr>
        <w:t>.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0D28773C"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6472FBB5"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3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2A2F3076"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6F62F34F"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Slika </w:t>
      </w:r>
      <w:r w:rsidR="00C71903">
        <w:rPr>
          <w:rFonts w:ascii="Times New Roman" w:hAnsi="Times New Roman" w:cs="Times New Roman"/>
          <w:sz w:val="24"/>
        </w:rPr>
        <w:t>5</w:t>
      </w:r>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SESTAVA METODE </w:t>
      </w:r>
    </w:p>
    <w:p w14:paraId="358414DD" w14:textId="6E159AE6"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r w:rsidR="00FB00C7">
        <w:rPr>
          <w:rFonts w:ascii="Times New Roman" w:hAnsi="Times New Roman" w:cs="Times New Roman"/>
          <w:sz w:val="24"/>
        </w:rPr>
        <w:t>o</w:t>
      </w:r>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r w:rsidR="00C71903">
        <w:rPr>
          <w:rFonts w:ascii="Times New Roman" w:hAnsi="Times New Roman" w:cs="Times New Roman"/>
          <w:sz w:val="24"/>
        </w:rPr>
        <w:t>5</w:t>
      </w:r>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93290" cy="1712597"/>
                    </a:xfrm>
                    <a:prstGeom prst="rect">
                      <a:avLst/>
                    </a:prstGeom>
                  </pic:spPr>
                </pic:pic>
              </a:graphicData>
            </a:graphic>
          </wp:inline>
        </w:drawing>
      </w:r>
    </w:p>
    <w:p w14:paraId="187A9E8F"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14:paraId="3321821B" w14:textId="4AC356C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 xml:space="preserve"> IZGRADNJA PROCESA</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4FBAD339"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A6596B">
        <w:rPr>
          <w:rFonts w:ascii="Times New Roman" w:hAnsi="Times New Roman" w:cs="Times New Roman"/>
          <w:sz w:val="24"/>
          <w:szCs w:val="20"/>
        </w:rPr>
        <w:t>, ki</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w:t>
      </w:r>
      <w:r w:rsidR="006A59AC">
        <w:rPr>
          <w:rFonts w:ascii="Times New Roman" w:hAnsi="Times New Roman" w:cs="Times New Roman"/>
          <w:sz w:val="24"/>
          <w:szCs w:val="20"/>
        </w:rPr>
        <w:t>AM</w:t>
      </w:r>
      <w:r w:rsidR="00E30B3F">
        <w:rPr>
          <w:rFonts w:ascii="Times New Roman" w:hAnsi="Times New Roman" w:cs="Times New Roman"/>
          <w:sz w:val="24"/>
          <w:szCs w:val="20"/>
        </w:rPr>
        <w:t>.</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r w:rsidR="00FB00C7">
        <w:rPr>
          <w:rFonts w:ascii="Times New Roman" w:hAnsi="Times New Roman" w:cs="Times New Roman"/>
          <w:sz w:val="24"/>
          <w:szCs w:val="20"/>
        </w:rPr>
        <w:t>e</w:t>
      </w:r>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B18163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6</w:t>
      </w:r>
      <w:r w:rsidR="00360F96" w:rsidRPr="00327C02">
        <w:rPr>
          <w:rFonts w:ascii="Times New Roman" w:hAnsi="Times New Roman" w:cs="Times New Roman"/>
          <w:sz w:val="24"/>
          <w:szCs w:val="24"/>
        </w:rPr>
        <w:t>.4 DEFINIRANJE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3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3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77777777"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7777777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3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77777777"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2BB945DD"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37"/>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65716" cy="5951230"/>
                    </a:xfrm>
                    <a:prstGeom prst="rect">
                      <a:avLst/>
                    </a:prstGeom>
                  </pic:spPr>
                </pic:pic>
              </a:graphicData>
            </a:graphic>
          </wp:inline>
        </w:drawing>
      </w:r>
    </w:p>
    <w:p w14:paraId="193E7840" w14:textId="1AF2AF5E"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IZBIRA ORODIJ</w:t>
      </w:r>
    </w:p>
    <w:p w14:paraId="0C97DD56" w14:textId="7777777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5722E1DE"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255B9074" w14:textId="77777777"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14:paraId="44C18875" w14:textId="2AA17A00"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 xml:space="preserve">a. </w:t>
      </w:r>
      <w:r w:rsidRPr="00327C02">
        <w:rPr>
          <w:rFonts w:ascii="Times New Roman" w:hAnsi="Times New Roman" w:cs="Times New Roman"/>
          <w:sz w:val="24"/>
          <w:szCs w:val="20"/>
        </w:rPr>
        <w:t xml:space="preserve">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14:paraId="4F9CD3EF" w14:textId="35FB0221"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3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4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4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4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4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4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4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4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bookmarkStart w:id="4" w:name="_GoBack"/>
      <w:bookmarkEnd w:id="4"/>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EB6C3EA"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7D030E32"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e eminentnih</w:t>
      </w:r>
      <w:r w:rsidR="00274A6B">
        <w:rPr>
          <w:rFonts w:ascii="Times New Roman" w:hAnsi="Times New Roman" w:cs="Times New Roman"/>
          <w:sz w:val="24"/>
          <w:szCs w:val="24"/>
        </w:rPr>
        <w:t xml:space="preserve"> posameznikov industrij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77777777"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14:paraId="50E3EF8E" w14:textId="77777777" w:rsidR="00BB2E5A" w:rsidRDefault="00F0528F" w:rsidP="00BB2E5A">
      <w:pPr>
        <w:pStyle w:val="Bibliografija"/>
      </w:pPr>
      <w:r>
        <w:fldChar w:fldCharType="begin"/>
      </w:r>
      <w:r>
        <w:instrText xml:space="preserve"> ADDIN ZOTERO_BIBL {"custom":[]} CSL_BIBLIOGRAPHY </w:instrText>
      </w:r>
      <w:r>
        <w:fldChar w:fldCharType="separate"/>
      </w:r>
      <w:r w:rsidR="00BB2E5A">
        <w:t xml:space="preserve">Abrahamsson, Pekka, Outi Salo, Jussi Ronkainen, in Juhani Warsta. 2017. „Agile Software Development Methods: Review and Analysis“. </w:t>
      </w:r>
      <w:r w:rsidR="00BB2E5A">
        <w:rPr>
          <w:i/>
          <w:iCs/>
        </w:rPr>
        <w:t>arXiv:1709.08439 [cs]</w:t>
      </w:r>
      <w:r w:rsidR="00BB2E5A">
        <w:t>, september. http://arxiv.org/abs/1709.08439.</w:t>
      </w:r>
    </w:p>
    <w:p w14:paraId="5369F240" w14:textId="77777777" w:rsidR="00BB2E5A" w:rsidRDefault="00BB2E5A" w:rsidP="00BB2E5A">
      <w:pPr>
        <w:pStyle w:val="Bibliografija"/>
      </w:pPr>
      <w:r>
        <w:t xml:space="preserve">Adams, Ernest. 2013. </w:t>
      </w:r>
      <w:r>
        <w:rPr>
          <w:i/>
          <w:iCs/>
        </w:rPr>
        <w:t>Fundamentals of Game Design</w:t>
      </w:r>
      <w:r>
        <w:t>. 3 edition. Berkeley, CA: New Riders.</w:t>
      </w:r>
    </w:p>
    <w:p w14:paraId="227F6F06" w14:textId="77777777" w:rsidR="00BB2E5A" w:rsidRDefault="00BB2E5A" w:rsidP="00BB2E5A">
      <w:pPr>
        <w:pStyle w:val="Bibliografija"/>
      </w:pPr>
      <w:r>
        <w:t xml:space="preserve">Ahmad, Norita, in Phillip Laplante. 2006. </w:t>
      </w:r>
      <w:r>
        <w:rPr>
          <w:i/>
          <w:iCs/>
        </w:rPr>
        <w:t>Software Project Management Tools: Making a Practical Decision Using AHP</w:t>
      </w:r>
      <w:r>
        <w:t>. doi:10.1109/SEW.2006.30.</w:t>
      </w:r>
    </w:p>
    <w:p w14:paraId="0DD2F0A1" w14:textId="77777777" w:rsidR="00BB2E5A" w:rsidRDefault="00BB2E5A" w:rsidP="00BB2E5A">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706613D9" w14:textId="77777777" w:rsidR="00BB2E5A" w:rsidRDefault="00BB2E5A" w:rsidP="00BB2E5A">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171450FD" w14:textId="77777777" w:rsidR="00BB2E5A" w:rsidRDefault="00BB2E5A" w:rsidP="00BB2E5A">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0173B5C8" w14:textId="77777777" w:rsidR="00BB2E5A" w:rsidRDefault="00BB2E5A" w:rsidP="00BB2E5A">
      <w:pPr>
        <w:pStyle w:val="Bibliografija"/>
      </w:pPr>
      <w:r>
        <w:t xml:space="preserve">Ambler, Scott. 2002. </w:t>
      </w:r>
      <w:r>
        <w:rPr>
          <w:i/>
          <w:iCs/>
        </w:rPr>
        <w:t>Agile Modeling: Effective Practices for EXtreme Programming and the Unified Process</w:t>
      </w:r>
      <w:r>
        <w:t>. 1 edition. New York: Wiley.</w:t>
      </w:r>
    </w:p>
    <w:p w14:paraId="4F117227" w14:textId="77777777" w:rsidR="00BB2E5A" w:rsidRDefault="00BB2E5A" w:rsidP="00BB2E5A">
      <w:pPr>
        <w:pStyle w:val="Bibliografija"/>
      </w:pPr>
      <w:r>
        <w:t xml:space="preserve">Ampatzoglou, Apostolos, in Ioannis Stamelos. 2010. „Software engineering research for computer games: A systematic review“. </w:t>
      </w:r>
      <w:r>
        <w:rPr>
          <w:i/>
          <w:iCs/>
        </w:rPr>
        <w:t>Information and Software Technology</w:t>
      </w:r>
      <w:r>
        <w:t xml:space="preserve"> 52 (9): 888–901. doi:10.1016/j.infsof.2010.05.004.</w:t>
      </w:r>
    </w:p>
    <w:p w14:paraId="6B551A5B" w14:textId="77777777" w:rsidR="00BB2E5A" w:rsidRDefault="00BB2E5A" w:rsidP="00BB2E5A">
      <w:pPr>
        <w:pStyle w:val="Bibliografija"/>
      </w:pPr>
      <w:r>
        <w:t xml:space="preserve">Aslan, Serdar, in Osman Balci. 2015a. „GAMED: Digital Educational Game Development Methodology“. </w:t>
      </w:r>
      <w:r>
        <w:rPr>
          <w:i/>
          <w:iCs/>
        </w:rPr>
        <w:t>SIMULATION</w:t>
      </w:r>
      <w:r>
        <w:t xml:space="preserve"> 91 (4): 307–19. doi:10.1177/0037549715572673.</w:t>
      </w:r>
    </w:p>
    <w:p w14:paraId="3AE118B5" w14:textId="77777777" w:rsidR="00BB2E5A" w:rsidRDefault="00BB2E5A" w:rsidP="00BB2E5A">
      <w:pPr>
        <w:pStyle w:val="Bibliografija"/>
      </w:pPr>
      <w:r>
        <w:t xml:space="preserve">———. 2015b. „GAMED: Digital Educational Game Development Methodology“. </w:t>
      </w:r>
      <w:r>
        <w:rPr>
          <w:i/>
          <w:iCs/>
        </w:rPr>
        <w:t>SIMULATION</w:t>
      </w:r>
      <w:r>
        <w:t xml:space="preserve"> 91 (4): 307–19. doi:10.1177/0037549715572673.</w:t>
      </w:r>
    </w:p>
    <w:p w14:paraId="687DB723" w14:textId="77777777" w:rsidR="00BB2E5A" w:rsidRDefault="00BB2E5A" w:rsidP="00BB2E5A">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39E79C52" w14:textId="77777777" w:rsidR="00BB2E5A" w:rsidRDefault="00BB2E5A" w:rsidP="00BB2E5A">
      <w:pPr>
        <w:pStyle w:val="Bibliografija"/>
      </w:pPr>
      <w:r>
        <w:t>Barbosa, Ellen. 2017. „Game-Scrum: An Approach to Agile Game Development“. Pridobljeno december 11. https://www.academia.edu/15250630/Game-Scrum_An_Approach_to_Agile_Game_Development.</w:t>
      </w:r>
    </w:p>
    <w:p w14:paraId="0564D121" w14:textId="77777777" w:rsidR="00BB2E5A" w:rsidRDefault="00BB2E5A" w:rsidP="00BB2E5A">
      <w:pPr>
        <w:pStyle w:val="Bibliografija"/>
      </w:pPr>
      <w:r>
        <w:t xml:space="preserve">Bartle, Richard. 2003. </w:t>
      </w:r>
      <w:r>
        <w:rPr>
          <w:i/>
          <w:iCs/>
        </w:rPr>
        <w:t>Designing Virtual Worlds</w:t>
      </w:r>
      <w:r>
        <w:t>. New Riders Games.</w:t>
      </w:r>
    </w:p>
    <w:p w14:paraId="07B7A294" w14:textId="77777777" w:rsidR="00BB2E5A" w:rsidRDefault="00BB2E5A" w:rsidP="00BB2E5A">
      <w:pPr>
        <w:pStyle w:val="Bibliografija"/>
      </w:pPr>
      <w:r>
        <w:t xml:space="preserve">Bates, Bob. 2004. </w:t>
      </w:r>
      <w:r>
        <w:rPr>
          <w:i/>
          <w:iCs/>
        </w:rPr>
        <w:t>Game Design</w:t>
      </w:r>
      <w:r>
        <w:t>. 2 edition. Boston, Mass: Cengage Learning PTR.</w:t>
      </w:r>
    </w:p>
    <w:p w14:paraId="2AE4B519" w14:textId="77777777" w:rsidR="00BB2E5A" w:rsidRDefault="00BB2E5A" w:rsidP="00BB2E5A">
      <w:pPr>
        <w:pStyle w:val="Bibliografija"/>
      </w:pPr>
      <w:r>
        <w:t xml:space="preserve">Blow, Jonathan. 2004. „Game Development: Harder Than You Think“. </w:t>
      </w:r>
      <w:r>
        <w:rPr>
          <w:i/>
          <w:iCs/>
        </w:rPr>
        <w:t>Queue</w:t>
      </w:r>
      <w:r>
        <w:t xml:space="preserve"> 1 (10): 28–37. doi:10.1145/971564.971590.</w:t>
      </w:r>
    </w:p>
    <w:p w14:paraId="230455CD" w14:textId="77777777" w:rsidR="00BB2E5A" w:rsidRDefault="00BB2E5A" w:rsidP="00BB2E5A">
      <w:pPr>
        <w:pStyle w:val="Bibliografija"/>
      </w:pPr>
      <w:r>
        <w:t xml:space="preserve">Booth, Andrew, Diana Papaioannou, in Anthea Sutton. 2012. </w:t>
      </w:r>
      <w:r>
        <w:rPr>
          <w:i/>
          <w:iCs/>
        </w:rPr>
        <w:t>Systematic Approaches to a Successful Literature Review</w:t>
      </w:r>
      <w:r>
        <w:t>.</w:t>
      </w:r>
    </w:p>
    <w:p w14:paraId="785C6B84" w14:textId="77777777" w:rsidR="00BB2E5A" w:rsidRDefault="00BB2E5A" w:rsidP="00BB2E5A">
      <w:pPr>
        <w:pStyle w:val="Bibliografija"/>
      </w:pPr>
      <w:r>
        <w:lastRenderedPageBreak/>
        <w:t xml:space="preserve">„Breathing Labs“. 2018. </w:t>
      </w:r>
      <w:r>
        <w:rPr>
          <w:i/>
          <w:iCs/>
        </w:rPr>
        <w:t>Breathing Labs</w:t>
      </w:r>
      <w:r>
        <w:t>. Pridobljeno januar 8. https://www.breathinglabs.com/.</w:t>
      </w:r>
    </w:p>
    <w:p w14:paraId="0C95A330" w14:textId="77777777" w:rsidR="00BB2E5A" w:rsidRDefault="00BB2E5A" w:rsidP="00BB2E5A">
      <w:pPr>
        <w:pStyle w:val="Bibliografija"/>
      </w:pPr>
      <w:r>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63A22235" w14:textId="77777777" w:rsidR="00BB2E5A" w:rsidRDefault="00BB2E5A" w:rsidP="00BB2E5A">
      <w:pPr>
        <w:pStyle w:val="Bibliografija"/>
      </w:pPr>
      <w:r>
        <w:t xml:space="preserve">Cooper, Kendra M. L., in Walt Scacchi, ur. 2015. </w:t>
      </w:r>
      <w:r>
        <w:rPr>
          <w:i/>
          <w:iCs/>
        </w:rPr>
        <w:t>Computer Games and Software Engineering</w:t>
      </w:r>
      <w:r>
        <w:t>. 1 edition. Boca Raton: Chapman and Hall/CRC.</w:t>
      </w:r>
    </w:p>
    <w:p w14:paraId="5E0726D1" w14:textId="77777777" w:rsidR="00BB2E5A" w:rsidRDefault="00BB2E5A" w:rsidP="00BB2E5A">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5368F86A" w14:textId="77777777" w:rsidR="00BB2E5A" w:rsidRDefault="00BB2E5A" w:rsidP="00BB2E5A">
      <w:pPr>
        <w:pStyle w:val="Bibliografija"/>
      </w:pPr>
      <w:r>
        <w:t xml:space="preserve">Esposito, Nicolas. 2005. </w:t>
      </w:r>
      <w:r>
        <w:rPr>
          <w:i/>
          <w:iCs/>
        </w:rPr>
        <w:t>A Short and Simple Definition of What a Videogame Is.</w:t>
      </w:r>
    </w:p>
    <w:p w14:paraId="7D0EE833" w14:textId="77777777" w:rsidR="00BB2E5A" w:rsidRDefault="00BB2E5A" w:rsidP="00BB2E5A">
      <w:pPr>
        <w:pStyle w:val="Bibliografija"/>
      </w:pPr>
      <w:r>
        <w:t xml:space="preserve">Flynt, Ph D. John P., in Omar Salem. 2004. </w:t>
      </w:r>
      <w:r>
        <w:rPr>
          <w:i/>
          <w:iCs/>
        </w:rPr>
        <w:t>Software Engineering for Game Developers</w:t>
      </w:r>
      <w:r>
        <w:t>. 1 edition. Boston, Mass: Course Technology PTR.</w:t>
      </w:r>
    </w:p>
    <w:p w14:paraId="3FEEE9BC" w14:textId="77777777" w:rsidR="00BB2E5A" w:rsidRDefault="00BB2E5A" w:rsidP="00BB2E5A">
      <w:pPr>
        <w:pStyle w:val="Bibliografija"/>
      </w:pPr>
      <w:r>
        <w:t xml:space="preserve">Fullerton, Tracy. 2014. </w:t>
      </w:r>
      <w:r>
        <w:rPr>
          <w:i/>
          <w:iCs/>
        </w:rPr>
        <w:t>Game Design Workshop: A Playcentric Approach to Creating Innovative Games, Third Edition</w:t>
      </w:r>
      <w:r>
        <w:t>. 3 edition. Boca Raton: A K Peters/CRC Press.</w:t>
      </w:r>
    </w:p>
    <w:p w14:paraId="4B8998DA" w14:textId="77777777" w:rsidR="00BB2E5A" w:rsidRDefault="00BB2E5A" w:rsidP="00BB2E5A">
      <w:pPr>
        <w:pStyle w:val="Bibliografija"/>
      </w:pPr>
      <w:r>
        <w:t>„Game Unified Process - EcuRed“. 2018. Pridobljeno januar 7. https://www.ecured.cu/Game_Unified_Process.</w:t>
      </w:r>
    </w:p>
    <w:p w14:paraId="78B9CEF0" w14:textId="77777777" w:rsidR="00BB2E5A" w:rsidRDefault="00BB2E5A" w:rsidP="00BB2E5A">
      <w:pPr>
        <w:pStyle w:val="Bibliografija"/>
      </w:pPr>
      <w:r>
        <w:t xml:space="preserve">García-Borgoñón, L., M.A. Barcelona, J.A. García-García, M. Alba, in M.J. Escalona. 2014. „Software process modeling languages: A systematic literature review“. </w:t>
      </w:r>
      <w:r>
        <w:rPr>
          <w:i/>
          <w:iCs/>
        </w:rPr>
        <w:t>Information and Software Technology</w:t>
      </w:r>
      <w:r>
        <w:t xml:space="preserve"> 56 (2): 103–16. doi:10.1016/j.infsof.2013.10.001.</w:t>
      </w:r>
    </w:p>
    <w:p w14:paraId="0B44D509" w14:textId="77777777" w:rsidR="00BB2E5A" w:rsidRDefault="00BB2E5A" w:rsidP="00BB2E5A">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6AAD79E2" w14:textId="77777777" w:rsidR="00BB2E5A" w:rsidRDefault="00BB2E5A" w:rsidP="00BB2E5A">
      <w:pPr>
        <w:pStyle w:val="Bibliografija"/>
      </w:pPr>
      <w:r>
        <w:t xml:space="preserve">Hamari, Juho, in Lauri Keronen. 2017. „Why do people play games? A meta-analysis“. </w:t>
      </w:r>
      <w:r>
        <w:rPr>
          <w:i/>
          <w:iCs/>
        </w:rPr>
        <w:t>International Journal of Information Management</w:t>
      </w:r>
      <w:r>
        <w:t xml:space="preserve"> 37 (3): 125–41. doi:10.1016/j.ijinfomgt.2017.01.006.</w:t>
      </w:r>
    </w:p>
    <w:p w14:paraId="1C29B51C" w14:textId="77777777" w:rsidR="00BB2E5A" w:rsidRDefault="00BB2E5A" w:rsidP="00BB2E5A">
      <w:pPr>
        <w:pStyle w:val="Bibliografija"/>
      </w:pPr>
      <w:r>
        <w:t>„IEEE 610.12-1990 - IEEE Standard Glossary of Software Engineering Terminology“. 2017. Pridobljeno november 30. https://standards.ieee.org/findstds/standard/610.12-1990.html.</w:t>
      </w:r>
    </w:p>
    <w:p w14:paraId="0715BD21" w14:textId="77777777" w:rsidR="00BB2E5A" w:rsidRDefault="00BB2E5A" w:rsidP="00BB2E5A">
      <w:pPr>
        <w:pStyle w:val="Bibliografija"/>
      </w:pPr>
      <w:r>
        <w:t xml:space="preserve">III, Richard Rouse. 2004. </w:t>
      </w:r>
      <w:r>
        <w:rPr>
          <w:i/>
          <w:iCs/>
        </w:rPr>
        <w:t>Game Design: Theory and Practice</w:t>
      </w:r>
      <w:r>
        <w:t>. 2 edition. Plano, Tex: Jones &amp; Bartlett Learning.</w:t>
      </w:r>
    </w:p>
    <w:p w14:paraId="6805592D" w14:textId="77777777" w:rsidR="00BB2E5A" w:rsidRDefault="00BB2E5A" w:rsidP="00BB2E5A">
      <w:pPr>
        <w:pStyle w:val="Bibliografija"/>
      </w:pPr>
      <w:r>
        <w:t xml:space="preserve">Imlig-Iten, Nina, in Dominik Petko. 2014. </w:t>
      </w:r>
      <w:r>
        <w:rPr>
          <w:i/>
          <w:iCs/>
        </w:rPr>
        <w:t>Learning with serious games: Is fun playing the game a predictor of learning success?</w:t>
      </w:r>
      <w:r>
        <w:t xml:space="preserve"> Let. 47. doi:10.1111/bjet.12226.</w:t>
      </w:r>
    </w:p>
    <w:p w14:paraId="303B0A69" w14:textId="77777777" w:rsidR="00BB2E5A" w:rsidRDefault="00BB2E5A" w:rsidP="00BB2E5A">
      <w:pPr>
        <w:pStyle w:val="Bibliografija"/>
      </w:pPr>
      <w:r>
        <w:t xml:space="preserve">Jablonski, Stefan. 2010. „Do We Really Know How to Support Processes? Considerations and Reconstruction“. V </w:t>
      </w:r>
      <w:r>
        <w:rPr>
          <w:i/>
          <w:iCs/>
        </w:rPr>
        <w:t>Graph Transformations and Model-Driven Engineering</w:t>
      </w:r>
      <w:r>
        <w:t>, 393–410. Lecture Notes in Computer Science. Springer, Berlin, Heidelberg. doi:10.1007/978-3-642-17322-6_17.</w:t>
      </w:r>
    </w:p>
    <w:p w14:paraId="640B29AC" w14:textId="77777777" w:rsidR="00BB2E5A" w:rsidRDefault="00BB2E5A" w:rsidP="00BB2E5A">
      <w:pPr>
        <w:pStyle w:val="Bibliografija"/>
      </w:pPr>
      <w:r>
        <w:t xml:space="preserve">Kanode, Christopher M., in Hisham M. Haddad. 2009. „Software Engineering Challenges in Game Development“. V </w:t>
      </w:r>
      <w:r>
        <w:rPr>
          <w:i/>
          <w:iCs/>
        </w:rPr>
        <w:t xml:space="preserve">Proceedings of the 2009 Sixth International Conference on Information Technology: </w:t>
      </w:r>
      <w:r>
        <w:rPr>
          <w:i/>
          <w:iCs/>
        </w:rPr>
        <w:lastRenderedPageBreak/>
        <w:t>New Generations</w:t>
      </w:r>
      <w:r>
        <w:t>, 260–265. ITNG ’09. Washington, DC, USA: IEEE Computer Society. doi:10.1109/ITNG.2009.74.</w:t>
      </w:r>
    </w:p>
    <w:p w14:paraId="1B4A88EC" w14:textId="77777777" w:rsidR="00BB2E5A" w:rsidRDefault="00BB2E5A" w:rsidP="00BB2E5A">
      <w:pPr>
        <w:pStyle w:val="Bibliografija"/>
      </w:pPr>
      <w:r>
        <w:t>„Kinestica“. 2018. Pridobljeno januar 8. http://www.kinestica.com/.</w:t>
      </w:r>
    </w:p>
    <w:p w14:paraId="15738C9F" w14:textId="77777777" w:rsidR="00BB2E5A" w:rsidRDefault="00BB2E5A" w:rsidP="00BB2E5A">
      <w:pPr>
        <w:pStyle w:val="Bibliografija"/>
      </w:pPr>
      <w:r>
        <w:t xml:space="preserve">Koster, Raph. 2013. </w:t>
      </w:r>
      <w:r>
        <w:rPr>
          <w:i/>
          <w:iCs/>
        </w:rPr>
        <w:t>Theory of Fun for Game Design</w:t>
      </w:r>
      <w:r>
        <w:t>. 2 edition. Sebastopol, CA: O’Reilly Media.</w:t>
      </w:r>
    </w:p>
    <w:p w14:paraId="0CE65CCC" w14:textId="77777777" w:rsidR="00BB2E5A" w:rsidRDefault="00BB2E5A" w:rsidP="00BB2E5A">
      <w:pPr>
        <w:pStyle w:val="Bibliografija"/>
      </w:pPr>
      <w:r>
        <w:t xml:space="preserve">Koutonen, Jussi, in Mauri Leppänen. 2013. </w:t>
      </w:r>
      <w:r>
        <w:rPr>
          <w:i/>
          <w:iCs/>
        </w:rPr>
        <w:t>How Are Agile Methods and Practices Deployed in Video Game Development? A Survey into Finnish Game Studios</w:t>
      </w:r>
      <w:r>
        <w:t>. doi:10.1007/978-3-642-38314-4_10.</w:t>
      </w:r>
    </w:p>
    <w:p w14:paraId="7C82B7F3" w14:textId="77777777" w:rsidR="00BB2E5A" w:rsidRDefault="00BB2E5A" w:rsidP="00BB2E5A">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3DD7EE2C" w14:textId="77777777" w:rsidR="00BB2E5A" w:rsidRDefault="00BB2E5A" w:rsidP="00BB2E5A">
      <w:pPr>
        <w:pStyle w:val="Bibliografija"/>
      </w:pPr>
      <w:r>
        <w:t xml:space="preserve">Lethbridge, Timothy, in Robert Laganiere. 2005. </w:t>
      </w:r>
      <w:r>
        <w:rPr>
          <w:i/>
          <w:iCs/>
        </w:rPr>
        <w:t>Object-Oriented Software Engineering</w:t>
      </w:r>
      <w:r>
        <w:t>. 2 edition. London: McGraw-Hill Science/Engineering/Math.</w:t>
      </w:r>
    </w:p>
    <w:p w14:paraId="1FD8E26E" w14:textId="77777777" w:rsidR="00BB2E5A" w:rsidRDefault="00BB2E5A" w:rsidP="00BB2E5A">
      <w:pPr>
        <w:pStyle w:val="Bibliografija"/>
      </w:pPr>
      <w:r>
        <w:t xml:space="preserve">Levy, Luis, in Jeannie Novak. 2009. </w:t>
      </w:r>
      <w:r>
        <w:rPr>
          <w:i/>
          <w:iCs/>
        </w:rPr>
        <w:t>Game Development Essentials: Game QA &amp; Testing</w:t>
      </w:r>
      <w:r>
        <w:t>. 1 edition. Clifton Park, N.Y: Course Technology.</w:t>
      </w:r>
    </w:p>
    <w:p w14:paraId="5E7364A2" w14:textId="77777777" w:rsidR="00BB2E5A" w:rsidRDefault="00BB2E5A" w:rsidP="00BB2E5A">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0BE8906B" w14:textId="77777777" w:rsidR="00BB2E5A" w:rsidRDefault="00BB2E5A" w:rsidP="00BB2E5A">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73F90C1F" w14:textId="77777777" w:rsidR="00BB2E5A" w:rsidRDefault="00BB2E5A" w:rsidP="00BB2E5A">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3452E465" w14:textId="77777777" w:rsidR="00BB2E5A" w:rsidRDefault="00BB2E5A" w:rsidP="00BB2E5A">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6B10B627" w14:textId="77777777" w:rsidR="00BB2E5A" w:rsidRDefault="00BB2E5A" w:rsidP="00BB2E5A">
      <w:pPr>
        <w:pStyle w:val="Bibliografija"/>
      </w:pPr>
      <w:r>
        <w:t xml:space="preserve">McShaffry, Mike, in David Graham. 2012. </w:t>
      </w:r>
      <w:r>
        <w:rPr>
          <w:i/>
          <w:iCs/>
        </w:rPr>
        <w:t>Game Coding Complete, Fourth Edition</w:t>
      </w:r>
      <w:r>
        <w:t>. 4 edition. Boston, MA: Cengage Learning PTR.</w:t>
      </w:r>
    </w:p>
    <w:p w14:paraId="7B28F099" w14:textId="77777777" w:rsidR="00BB2E5A" w:rsidRDefault="00BB2E5A" w:rsidP="00BB2E5A">
      <w:pPr>
        <w:pStyle w:val="Bibliografija"/>
      </w:pPr>
      <w:r>
        <w:t xml:space="preserve">Mitchell, Briar Lee. 2012. </w:t>
      </w:r>
      <w:r>
        <w:rPr>
          <w:i/>
          <w:iCs/>
        </w:rPr>
        <w:t>Game Design Essentials</w:t>
      </w:r>
      <w:r>
        <w:t>. John Wiley &amp; Sons.</w:t>
      </w:r>
    </w:p>
    <w:p w14:paraId="6CA3164A" w14:textId="77777777" w:rsidR="00BB2E5A" w:rsidRDefault="00BB2E5A" w:rsidP="00BB2E5A">
      <w:pPr>
        <w:pStyle w:val="Bibliografija"/>
      </w:pPr>
      <w:r>
        <w:t xml:space="preserve">Musil, Juergen, Angelika Schweda, Dietmar Winkler, in Stefan Biffl. 2010. „Improving Video Game Development: Facilitating Heterogeneous Team Collaboration through Flexible Software Processes“. V </w:t>
      </w:r>
      <w:r>
        <w:rPr>
          <w:i/>
          <w:iCs/>
        </w:rPr>
        <w:t>Systems, Software and Services Process Improvement</w:t>
      </w:r>
      <w:r>
        <w:t>, 83–94. Communications in Computer and Information Science. Springer, Berlin, Heidelberg. doi:10.1007/978-3-642-15666-3_8.</w:t>
      </w:r>
    </w:p>
    <w:p w14:paraId="479B06B3" w14:textId="77777777" w:rsidR="00BB2E5A" w:rsidRDefault="00BB2E5A" w:rsidP="00BB2E5A">
      <w:pPr>
        <w:pStyle w:val="Bibliografija"/>
      </w:pPr>
      <w:r>
        <w:t xml:space="preserve">Novak, Jeannie. 2012. </w:t>
      </w:r>
      <w:r>
        <w:rPr>
          <w:i/>
          <w:iCs/>
        </w:rPr>
        <w:t>Game Development Essentials: An Introduction 3rd Edition</w:t>
      </w:r>
      <w:r>
        <w:t>.</w:t>
      </w:r>
    </w:p>
    <w:p w14:paraId="215CD792" w14:textId="77777777" w:rsidR="00BB2E5A" w:rsidRDefault="00BB2E5A" w:rsidP="00BB2E5A">
      <w:pPr>
        <w:pStyle w:val="Bibliografija"/>
      </w:pPr>
      <w:r>
        <w:lastRenderedPageBreak/>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01C6CE04" w14:textId="77777777" w:rsidR="00BB2E5A" w:rsidRDefault="00BB2E5A" w:rsidP="00BB2E5A">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42DA17FD" w14:textId="77777777" w:rsidR="00BB2E5A" w:rsidRDefault="00BB2E5A" w:rsidP="00BB2E5A">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43D72904" w14:textId="77777777" w:rsidR="00BB2E5A" w:rsidRDefault="00BB2E5A" w:rsidP="00BB2E5A">
      <w:pPr>
        <w:pStyle w:val="Bibliografija"/>
      </w:pPr>
      <w:r>
        <w:t xml:space="preserve">Osterweil, Leon. 2011. „Software Processes Are Software Too“. V </w:t>
      </w:r>
      <w:r>
        <w:rPr>
          <w:i/>
          <w:iCs/>
        </w:rPr>
        <w:t>Engineering of Software</w:t>
      </w:r>
      <w:r>
        <w:t>, 323–44. Springer, Berlin, Heidelberg. doi:10.1007/978-3-642-19823-6_17.</w:t>
      </w:r>
    </w:p>
    <w:p w14:paraId="304D62B5" w14:textId="77777777" w:rsidR="00BB2E5A" w:rsidRDefault="00BB2E5A" w:rsidP="00BB2E5A">
      <w:pPr>
        <w:pStyle w:val="Bibliografija"/>
      </w:pPr>
      <w:r>
        <w:t xml:space="preserve">Peters, Lawrence J. 2008. </w:t>
      </w:r>
      <w:r>
        <w:rPr>
          <w:i/>
          <w:iCs/>
        </w:rPr>
        <w:t>Getting Results from Software Development Teams</w:t>
      </w:r>
      <w:r>
        <w:t>. 1 edition. Redmond, WA: Microsoft Press.</w:t>
      </w:r>
    </w:p>
    <w:p w14:paraId="23D094F2" w14:textId="77777777" w:rsidR="00BB2E5A" w:rsidRDefault="00BB2E5A" w:rsidP="00BB2E5A">
      <w:pPr>
        <w:pStyle w:val="Bibliografija"/>
      </w:pPr>
      <w:r>
        <w:t xml:space="preserve">Petrillo, Fabio, in Marcelo Pimenta. 2010. </w:t>
      </w:r>
      <w:r>
        <w:rPr>
          <w:i/>
          <w:iCs/>
        </w:rPr>
        <w:t>Is agility out there? Agile practices in game development</w:t>
      </w:r>
      <w:r>
        <w:t>. doi:10.1145/1878450.1878453.</w:t>
      </w:r>
    </w:p>
    <w:p w14:paraId="13EEBD91" w14:textId="77777777" w:rsidR="00BB2E5A" w:rsidRDefault="00BB2E5A" w:rsidP="00BB2E5A">
      <w:pPr>
        <w:pStyle w:val="Bibliografija"/>
      </w:pPr>
      <w:r>
        <w:t>Petrillo, Fabio, Marcelo Pimenta, Francisco M. Trindade, in Carlos Dietrich. 2008. „Houston, we have a problem...: a survey of actual problems in computer games development.“ V , 707–11. doi:10.1145/1363686.1363854.</w:t>
      </w:r>
    </w:p>
    <w:p w14:paraId="48EB1940" w14:textId="77777777" w:rsidR="00BB2E5A" w:rsidRDefault="00BB2E5A" w:rsidP="00BB2E5A">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E348137" w14:textId="77777777" w:rsidR="00BB2E5A" w:rsidRDefault="00BB2E5A" w:rsidP="00BB2E5A">
      <w:pPr>
        <w:pStyle w:val="Bibliografija"/>
      </w:pPr>
      <w:r>
        <w:t>Politowski, Cristiano, Daniel De Vargas, Lisandra Fontura, in Antonio Augutso Foletto. 2016. „Software Engineering Processes in Game Development: a Survey about Brazilian Developers’ Experiences“. V . Let. 2016. https://www.researchgate.net/publication/305653135_Software_Engineering_Processes_in_Game_Development_a_Survey_about_Brazilian_Developers’_Experiences.</w:t>
      </w:r>
    </w:p>
    <w:p w14:paraId="3F4E1A6F" w14:textId="77777777" w:rsidR="00BB2E5A" w:rsidRDefault="00BB2E5A" w:rsidP="00BB2E5A">
      <w:pPr>
        <w:pStyle w:val="Bibliografija"/>
      </w:pPr>
      <w:r>
        <w:t xml:space="preserve">Pressman, Roger S., in Bruce Maxim. 2014. </w:t>
      </w:r>
      <w:r>
        <w:rPr>
          <w:i/>
          <w:iCs/>
        </w:rPr>
        <w:t>Software Engineering: A Practitioner’s Approach</w:t>
      </w:r>
      <w:r>
        <w:t>. 8 edition. New York, NY: McGraw-Hill Education.</w:t>
      </w:r>
    </w:p>
    <w:p w14:paraId="3258ED1E" w14:textId="77777777" w:rsidR="00BB2E5A" w:rsidRDefault="00BB2E5A" w:rsidP="00BB2E5A">
      <w:pPr>
        <w:pStyle w:val="Bibliografija"/>
      </w:pPr>
      <w:r>
        <w:t>Ramadan, Rido, in Yani Widyani. 2013a. „Game development life cycle guidelines“. V , 95–100. doi:10.1109/ICACSIS.2013.6761558.</w:t>
      </w:r>
    </w:p>
    <w:p w14:paraId="188D54BE" w14:textId="77777777" w:rsidR="00BB2E5A" w:rsidRDefault="00BB2E5A" w:rsidP="00BB2E5A">
      <w:pPr>
        <w:pStyle w:val="Bibliografija"/>
      </w:pPr>
      <w:r>
        <w:t>———. 2013b. „Game development life cycle guidelines“. V , 95–100. doi:10.1109/ICACSIS.2013.6761558.</w:t>
      </w:r>
    </w:p>
    <w:p w14:paraId="00F8C363" w14:textId="77777777" w:rsidR="00BB2E5A" w:rsidRDefault="00BB2E5A" w:rsidP="00BB2E5A">
      <w:pPr>
        <w:pStyle w:val="Bibliografija"/>
      </w:pPr>
      <w:r>
        <w:t>Rolland, Colette, in Pantheon-sorbonne Ufr. 1994. „Modeling the Requirements Engineering Process“, november.</w:t>
      </w:r>
    </w:p>
    <w:p w14:paraId="626C4F94" w14:textId="77777777" w:rsidR="00BB2E5A" w:rsidRDefault="00BB2E5A" w:rsidP="00BB2E5A">
      <w:pPr>
        <w:pStyle w:val="Bibliografija"/>
      </w:pPr>
      <w:r>
        <w:t xml:space="preserve">Rucker, Rudy. 2002. </w:t>
      </w:r>
      <w:r>
        <w:rPr>
          <w:i/>
          <w:iCs/>
        </w:rPr>
        <w:t>Software Engineering and Computer Games</w:t>
      </w:r>
      <w:r>
        <w:t>. 1 edition. Harlow: Addison-Wesley.</w:t>
      </w:r>
    </w:p>
    <w:p w14:paraId="7035DDD2" w14:textId="77777777" w:rsidR="00BB2E5A" w:rsidRDefault="00BB2E5A" w:rsidP="00BB2E5A">
      <w:pPr>
        <w:pStyle w:val="Bibliografija"/>
      </w:pPr>
      <w:r>
        <w:lastRenderedPageBreak/>
        <w:t xml:space="preserve">Rumbaugh, James, Ivar Jacobson, in Grady Booch. 2004. </w:t>
      </w:r>
      <w:r>
        <w:rPr>
          <w:i/>
          <w:iCs/>
        </w:rPr>
        <w:t>The Unified Modeling Language Reference Manual,</w:t>
      </w:r>
      <w:r>
        <w:t>. 2 edition. Boston: Addison-Wesley Professional.</w:t>
      </w:r>
    </w:p>
    <w:p w14:paraId="5D8BACA9" w14:textId="77777777" w:rsidR="00BB2E5A" w:rsidRDefault="00BB2E5A" w:rsidP="00BB2E5A">
      <w:pPr>
        <w:pStyle w:val="Bibliografija"/>
      </w:pPr>
      <w:r>
        <w:t>Ruonala, Henna-Riikka. 2016. „Agile Game Development: A Systematic Literature Review“. V .</w:t>
      </w:r>
    </w:p>
    <w:p w14:paraId="526BB479" w14:textId="77777777" w:rsidR="00BB2E5A" w:rsidRDefault="00BB2E5A" w:rsidP="00BB2E5A">
      <w:pPr>
        <w:pStyle w:val="Bibliografija"/>
      </w:pPr>
      <w:r>
        <w:t xml:space="preserve">Sabharwal, Sangeeta. 2009. </w:t>
      </w:r>
      <w:r>
        <w:rPr>
          <w:i/>
          <w:iCs/>
        </w:rPr>
        <w:t>Software Engineering</w:t>
      </w:r>
      <w:r>
        <w:t>. New Age International Pvt Ltd Publishers.</w:t>
      </w:r>
    </w:p>
    <w:p w14:paraId="08F76113" w14:textId="77777777" w:rsidR="00BB2E5A" w:rsidRDefault="00BB2E5A" w:rsidP="00BB2E5A">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1553C496" w14:textId="77777777" w:rsidR="00BB2E5A" w:rsidRDefault="00BB2E5A" w:rsidP="00BB2E5A">
      <w:pPr>
        <w:pStyle w:val="Bibliografija"/>
      </w:pPr>
      <w:r>
        <w:t xml:space="preserve">Satzinger, John W., Robert B. Jackson, in Stephen D. Burd. 2011. </w:t>
      </w:r>
      <w:r>
        <w:rPr>
          <w:i/>
          <w:iCs/>
        </w:rPr>
        <w:t>Systems Analysis and Design in a Changing World, 6th Edition</w:t>
      </w:r>
      <w:r>
        <w:t>. 6th edition. Boston, MA: Course Technology.</w:t>
      </w:r>
    </w:p>
    <w:p w14:paraId="49A96830" w14:textId="77777777" w:rsidR="00BB2E5A" w:rsidRDefault="00BB2E5A" w:rsidP="00BB2E5A">
      <w:pPr>
        <w:pStyle w:val="Bibliografija"/>
      </w:pPr>
      <w:r>
        <w:t xml:space="preserve">Schell, Jesse. 2008. </w:t>
      </w:r>
      <w:r>
        <w:rPr>
          <w:i/>
          <w:iCs/>
        </w:rPr>
        <w:t>The Art of Game Design: A Book of Lenses</w:t>
      </w:r>
      <w:r>
        <w:t>. 1 edition. Amsterdam ; Boston: CRC Press.</w:t>
      </w:r>
    </w:p>
    <w:p w14:paraId="030ECE09" w14:textId="77777777" w:rsidR="00BB2E5A" w:rsidRDefault="00BB2E5A" w:rsidP="00BB2E5A">
      <w:pPr>
        <w:pStyle w:val="Bibliografija"/>
      </w:pPr>
      <w:r>
        <w:t xml:space="preserve">Sommerville, Ian. 2010. </w:t>
      </w:r>
      <w:r>
        <w:rPr>
          <w:i/>
          <w:iCs/>
        </w:rPr>
        <w:t>Software Engineering</w:t>
      </w:r>
      <w:r>
        <w:t>. 9 edition. Boston: Pearson.</w:t>
      </w:r>
    </w:p>
    <w:p w14:paraId="6A02E584" w14:textId="77777777" w:rsidR="00BB2E5A" w:rsidRDefault="00BB2E5A" w:rsidP="00BB2E5A">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0C2BE648" w14:textId="77777777" w:rsidR="00BB2E5A" w:rsidRDefault="00BB2E5A" w:rsidP="00BB2E5A">
      <w:pPr>
        <w:pStyle w:val="Bibliografija"/>
      </w:pPr>
      <w:r>
        <w:t xml:space="preserve">Steenweg, Ragna, Marco Kuhrmann, in Daniel Méndez Fernández. 2014. </w:t>
      </w:r>
      <w:r>
        <w:rPr>
          <w:i/>
          <w:iCs/>
        </w:rPr>
        <w:t>Software Engineering Process Metamodels - A Literature Review</w:t>
      </w:r>
      <w:r>
        <w:t>.</w:t>
      </w:r>
    </w:p>
    <w:p w14:paraId="0B2DFCCD" w14:textId="77777777" w:rsidR="00BB2E5A" w:rsidRDefault="00BB2E5A" w:rsidP="00BB2E5A">
      <w:pPr>
        <w:pStyle w:val="Bibliografija"/>
      </w:pPr>
      <w:r>
        <w:t xml:space="preserve">Sunyaev, Ali, Matthias Hansen, in Helmut Krcmar. 2009. „Method Engineering: A Formal Description“. V </w:t>
      </w:r>
      <w:r>
        <w:rPr>
          <w:i/>
          <w:iCs/>
        </w:rPr>
        <w:t>Information Systems Development</w:t>
      </w:r>
      <w:r>
        <w:t>, 645–54. Springer, Boston, MA. doi:10.1007/b137171_67.</w:t>
      </w:r>
    </w:p>
    <w:p w14:paraId="7E47F120" w14:textId="77777777" w:rsidR="00BB2E5A" w:rsidRDefault="00BB2E5A" w:rsidP="00BB2E5A">
      <w:pPr>
        <w:pStyle w:val="Bibliografija"/>
      </w:pPr>
      <w:r>
        <w:t xml:space="preserve">Sutton, Stanley M. 2011. „From Process Programming to Process Engineering“. V </w:t>
      </w:r>
      <w:r>
        <w:rPr>
          <w:i/>
          <w:iCs/>
        </w:rPr>
        <w:t>Engineering of Software</w:t>
      </w:r>
      <w:r>
        <w:t>, 291–309. Springer, Berlin, Heidelberg. doi:10.1007/978-3-642-19823-6_15.</w:t>
      </w:r>
    </w:p>
    <w:p w14:paraId="28FA62B8" w14:textId="77777777" w:rsidR="00BB2E5A" w:rsidRDefault="00BB2E5A" w:rsidP="00BB2E5A">
      <w:pPr>
        <w:pStyle w:val="Bibliografija"/>
      </w:pPr>
      <w:r>
        <w:t xml:space="preserve">Sylvester, Tynan. 2013. </w:t>
      </w:r>
      <w:r>
        <w:rPr>
          <w:i/>
          <w:iCs/>
        </w:rPr>
        <w:t>Designing Games: A Guide to Engineering Experiences</w:t>
      </w:r>
      <w:r>
        <w:t>. 1 edition. Sebastopol, CA: O’Reilly Media.</w:t>
      </w:r>
    </w:p>
    <w:p w14:paraId="28A9FDB1" w14:textId="77777777" w:rsidR="00BB2E5A" w:rsidRDefault="00BB2E5A" w:rsidP="00BB2E5A">
      <w:pPr>
        <w:pStyle w:val="Bibliografija"/>
      </w:pPr>
      <w:r>
        <w:t xml:space="preserve">Tsui, Frank, Orlando Karam, in Barbara Bernal. 2016. </w:t>
      </w:r>
      <w:r>
        <w:rPr>
          <w:i/>
          <w:iCs/>
        </w:rPr>
        <w:t>Essentials Of Software Engineering</w:t>
      </w:r>
      <w:r>
        <w:t>. 4 edition. Burlington, Massachusetts: Jones &amp; Bartlett Learning.</w:t>
      </w:r>
    </w:p>
    <w:p w14:paraId="1C7648C5" w14:textId="77777777" w:rsidR="00BB2E5A" w:rsidRDefault="00BB2E5A" w:rsidP="00BB2E5A">
      <w:pPr>
        <w:pStyle w:val="Bibliografija"/>
      </w:pPr>
      <w:r>
        <w:t>Ulbin, Martin. 2017. „Razvoj igre za pomoč otrokom s prekomerno težo“. Thesis, Univerza v Mariboru, Fakulteta za elektrotehniko, računalništvo in informatiko. https://dk.um.si/IzpisGradiva.php?id=66054&amp;lang=slv.</w:t>
      </w:r>
    </w:p>
    <w:p w14:paraId="00D25C67" w14:textId="77777777" w:rsidR="00BB2E5A" w:rsidRDefault="00BB2E5A" w:rsidP="00BB2E5A">
      <w:pPr>
        <w:pStyle w:val="Bibliografija"/>
      </w:pPr>
      <w:r>
        <w:t xml:space="preserve">Unger, Kimberly, in Jeannie Novak. 2011. </w:t>
      </w:r>
      <w:r>
        <w:rPr>
          <w:i/>
          <w:iCs/>
        </w:rPr>
        <w:t>Game Development Essentials: Mobile Game Development</w:t>
      </w:r>
      <w:r>
        <w:t>. 1 edition. Clifton Park, NY: Cengage Learning.</w:t>
      </w:r>
    </w:p>
    <w:p w14:paraId="212F7CB0" w14:textId="77777777" w:rsidR="00BB2E5A" w:rsidRDefault="00BB2E5A" w:rsidP="00BB2E5A">
      <w:pPr>
        <w:pStyle w:val="Bibliografija"/>
      </w:pPr>
      <w:r>
        <w:t>Wilson Brotto Furtado, André. b. d. „Domain-Specific Game Development“, Universidade Federal de Pernambuco, 2012.</w:t>
      </w:r>
    </w:p>
    <w:p w14:paraId="35CF384B" w14:textId="77777777" w:rsidR="00BB2E5A" w:rsidRDefault="00BB2E5A" w:rsidP="00BB2E5A">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69AF57BE" w14:textId="77777777" w:rsidR="00BB2E5A" w:rsidRDefault="00BB2E5A" w:rsidP="00BB2E5A">
      <w:pPr>
        <w:pStyle w:val="Bibliografija"/>
      </w:pPr>
      <w:r>
        <w:lastRenderedPageBreak/>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565CEBDD" w14:textId="3DEF5702"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45D1691B" w14:textId="77777777"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14:paraId="0DBA1943"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2"/>
      <w:headerReference w:type="default" r:id="rId33"/>
      <w:footerReference w:type="even" r:id="rId34"/>
      <w:footerReference w:type="default" r:id="rId35"/>
      <w:headerReference w:type="first" r:id="rId36"/>
      <w:footerReference w:type="first" r:id="rId3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C0B05" w15:done="0"/>
  <w15:commentEx w15:paraId="128AB717" w15:done="0"/>
  <w15:commentEx w15:paraId="2FE99B95" w15:done="0"/>
  <w15:commentEx w15:paraId="401F79F0" w15:done="0"/>
  <w15:commentEx w15:paraId="18BD3308" w15:done="0"/>
  <w15:commentEx w15:paraId="35EC07ED" w15:done="0"/>
  <w15:commentEx w15:paraId="49C0E5BE" w15:done="0"/>
  <w15:commentEx w15:paraId="109AAAAE" w15:done="0"/>
  <w15:commentEx w15:paraId="4A9C1C86" w15:done="0"/>
  <w15:commentEx w15:paraId="624B9BC8" w15:done="0"/>
  <w15:commentEx w15:paraId="2B8FF5FC" w15:done="0"/>
  <w15:commentEx w15:paraId="20CB6FE6" w15:done="0"/>
  <w15:commentEx w15:paraId="16D7D84A" w15:done="0"/>
  <w15:commentEx w15:paraId="0B3EF6C4" w15:done="0"/>
  <w15:commentEx w15:paraId="4065FBA3" w15:done="0"/>
  <w15:commentEx w15:paraId="792C7ABF" w15:done="0"/>
  <w15:commentEx w15:paraId="4157941C" w15:done="0"/>
  <w15:commentEx w15:paraId="4A4288E1" w15:done="0"/>
  <w15:commentEx w15:paraId="4DB4780B" w15:done="0"/>
  <w15:commentEx w15:paraId="17B1056C" w15:done="0"/>
  <w15:commentEx w15:paraId="06529272" w15:done="0"/>
  <w15:commentEx w15:paraId="3CEB8FD5" w15:done="0"/>
  <w15:commentEx w15:paraId="5BAD5B31" w15:done="0"/>
  <w15:commentEx w15:paraId="18EDDF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488EFF" w14:textId="77777777" w:rsidR="00220CB9" w:rsidRDefault="00220CB9" w:rsidP="004E1A4D">
      <w:pPr>
        <w:spacing w:after="0" w:line="240" w:lineRule="auto"/>
      </w:pPr>
      <w:r>
        <w:separator/>
      </w:r>
    </w:p>
  </w:endnote>
  <w:endnote w:type="continuationSeparator" w:id="0">
    <w:p w14:paraId="62B0FE71" w14:textId="77777777" w:rsidR="00220CB9" w:rsidRDefault="00220CB9"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567B8F" w:rsidRDefault="00567B8F">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567B8F" w:rsidRDefault="00567B8F">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567B8F" w:rsidRDefault="00567B8F">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A3C802" w14:textId="77777777" w:rsidR="00220CB9" w:rsidRDefault="00220CB9" w:rsidP="004E1A4D">
      <w:pPr>
        <w:spacing w:after="0" w:line="240" w:lineRule="auto"/>
      </w:pPr>
      <w:r>
        <w:separator/>
      </w:r>
    </w:p>
  </w:footnote>
  <w:footnote w:type="continuationSeparator" w:id="0">
    <w:p w14:paraId="7B0CCB02" w14:textId="77777777" w:rsidR="00220CB9" w:rsidRDefault="00220CB9" w:rsidP="004E1A4D">
      <w:pPr>
        <w:spacing w:after="0" w:line="240" w:lineRule="auto"/>
      </w:pPr>
      <w:r>
        <w:continuationSeparator/>
      </w:r>
    </w:p>
  </w:footnote>
  <w:footnote w:id="1">
    <w:p w14:paraId="3583E71A" w14:textId="77777777" w:rsidR="00567B8F" w:rsidRPr="00194376" w:rsidRDefault="00567B8F"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567B8F" w:rsidRPr="00194376" w:rsidRDefault="00567B8F"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567B8F" w:rsidRPr="00194376" w:rsidRDefault="00567B8F"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567B8F" w:rsidRPr="00194376" w:rsidRDefault="00567B8F"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14:paraId="69BDFC34" w14:textId="77777777" w:rsidR="00567B8F" w:rsidRPr="00194376" w:rsidRDefault="00567B8F"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14:paraId="38814423" w14:textId="77777777" w:rsidR="00567B8F" w:rsidRPr="00194376" w:rsidRDefault="00567B8F"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14:paraId="521FC61C" w14:textId="77777777" w:rsidR="00567B8F" w:rsidRPr="00194376" w:rsidRDefault="00567B8F"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14:paraId="3B09D91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9">
    <w:p w14:paraId="03DA8142"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10">
    <w:p w14:paraId="709D670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11">
    <w:p w14:paraId="6186CEF6" w14:textId="1A5A5E99"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00FE0755">
        <w:rPr>
          <w:rFonts w:ascii="Times New Roman" w:hAnsi="Times New Roman" w:cs="Times New Roman"/>
        </w:rPr>
        <w:t xml:space="preserve"> Avtor igre Wolfshade MUD</w:t>
      </w:r>
      <w:r w:rsidRPr="00194376">
        <w:rPr>
          <w:rFonts w:ascii="Times New Roman" w:hAnsi="Times New Roman" w:cs="Times New Roman"/>
        </w:rPr>
        <w:t>, pri Electronic Arts</w:t>
      </w:r>
      <w:r w:rsidR="009940C0">
        <w:rPr>
          <w:rFonts w:ascii="Times New Roman" w:hAnsi="Times New Roman" w:cs="Times New Roman"/>
        </w:rPr>
        <w:t xml:space="preserve"> </w:t>
      </w:r>
      <w:r w:rsidRPr="00194376">
        <w:rPr>
          <w:rFonts w:ascii="Times New Roman" w:hAnsi="Times New Roman" w:cs="Times New Roman"/>
        </w:rPr>
        <w:t>izda: Command &amp; Conquer: Generals – Zero Hour in Lord of the Rings: The Battle for Middle-Earth, pri Powered Games izda: Superme Commander in Demigod.</w:t>
      </w:r>
    </w:p>
  </w:footnote>
  <w:footnote w:id="12">
    <w:p w14:paraId="0BBE959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13">
    <w:p w14:paraId="297DED71"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14">
    <w:p w14:paraId="5F0AE03D"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15">
    <w:p w14:paraId="3F497C58"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16">
    <w:p w14:paraId="7EB4C96A" w14:textId="09B75954" w:rsidR="00070C23" w:rsidRDefault="00070C23">
      <w:pPr>
        <w:pStyle w:val="Sprotnaopomba-besedilo"/>
      </w:pPr>
      <w:r>
        <w:rPr>
          <w:rStyle w:val="Sprotnaopomba-sklic"/>
        </w:rPr>
        <w:footnoteRef/>
      </w:r>
      <w:r w:rsidR="00C61A61">
        <w:t>Backlog.</w:t>
      </w:r>
      <w:r w:rsidR="00796EC9">
        <w:t xml:space="preserve"> </w:t>
      </w:r>
      <w:r w:rsidR="007A237F">
        <w:t>Konstantno posodobljen seznam funkcionalnosti</w:t>
      </w:r>
      <w:r w:rsidR="00E23B74">
        <w:t>, ki jih je potrebno razviti</w:t>
      </w:r>
      <w:r w:rsidR="007A237F">
        <w:t>.</w:t>
      </w:r>
    </w:p>
  </w:footnote>
  <w:footnote w:id="17">
    <w:p w14:paraId="0134234D"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18">
    <w:p w14:paraId="483AE098"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19">
    <w:p w14:paraId="15C6F3B9"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20">
    <w:p w14:paraId="0C80D09C"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21">
    <w:p w14:paraId="44CFA054"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22">
    <w:p w14:paraId="6C467E12" w14:textId="77777777" w:rsidR="00567B8F" w:rsidRPr="00194376" w:rsidRDefault="00567B8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23">
    <w:p w14:paraId="675F6449"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24">
    <w:p w14:paraId="51972626"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25">
    <w:p w14:paraId="2E9F73A5"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26">
    <w:p w14:paraId="362453B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27">
    <w:p w14:paraId="2AAD487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28">
    <w:p w14:paraId="54C29A2F"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29">
    <w:p w14:paraId="48A1CE7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30">
    <w:p w14:paraId="0279CF4C"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31">
    <w:p w14:paraId="16124EF5"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32">
    <w:p w14:paraId="576BD74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33">
    <w:p w14:paraId="5F2DF00B"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34">
    <w:p w14:paraId="005EB383" w14:textId="77777777" w:rsidR="00567B8F" w:rsidRPr="00194376" w:rsidRDefault="00567B8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35">
    <w:p w14:paraId="4C195014"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36">
    <w:p w14:paraId="0221DE8C" w14:textId="77777777" w:rsidR="00567B8F" w:rsidRPr="00194376" w:rsidRDefault="00567B8F"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37">
    <w:p w14:paraId="68634319"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38">
    <w:p w14:paraId="431216A9" w14:textId="77777777" w:rsidR="00567B8F" w:rsidRPr="00194376" w:rsidRDefault="00567B8F"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39">
    <w:p w14:paraId="27FC368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40">
    <w:p w14:paraId="11C57AF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41">
    <w:p w14:paraId="600A4079"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42">
    <w:p w14:paraId="04584265"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43">
    <w:p w14:paraId="48F7C766"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44">
    <w:p w14:paraId="64A9826C"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45">
    <w:p w14:paraId="55FD586D"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46">
    <w:p w14:paraId="73363CB7"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47">
    <w:p w14:paraId="02C420A3"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567B8F" w:rsidRDefault="00567B8F">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567B8F" w:rsidRDefault="00567B8F">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567B8F" w:rsidRDefault="00567B8F">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3">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4">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5"/>
  </w:num>
  <w:num w:numId="5">
    <w:abstractNumId w:val="38"/>
  </w:num>
  <w:num w:numId="6">
    <w:abstractNumId w:val="15"/>
  </w:num>
  <w:num w:numId="7">
    <w:abstractNumId w:val="20"/>
  </w:num>
  <w:num w:numId="8">
    <w:abstractNumId w:val="39"/>
  </w:num>
  <w:num w:numId="9">
    <w:abstractNumId w:val="11"/>
  </w:num>
  <w:num w:numId="10">
    <w:abstractNumId w:val="17"/>
  </w:num>
  <w:num w:numId="11">
    <w:abstractNumId w:val="25"/>
  </w:num>
  <w:num w:numId="12">
    <w:abstractNumId w:val="32"/>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29"/>
  </w:num>
  <w:num w:numId="20">
    <w:abstractNumId w:val="4"/>
  </w:num>
  <w:num w:numId="21">
    <w:abstractNumId w:val="3"/>
  </w:num>
  <w:num w:numId="22">
    <w:abstractNumId w:val="9"/>
  </w:num>
  <w:num w:numId="23">
    <w:abstractNumId w:val="5"/>
  </w:num>
  <w:num w:numId="24">
    <w:abstractNumId w:val="27"/>
  </w:num>
  <w:num w:numId="25">
    <w:abstractNumId w:val="30"/>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4"/>
  </w:num>
  <w:num w:numId="32">
    <w:abstractNumId w:val="33"/>
  </w:num>
  <w:num w:numId="33">
    <w:abstractNumId w:val="37"/>
  </w:num>
  <w:num w:numId="34">
    <w:abstractNumId w:val="1"/>
  </w:num>
  <w:num w:numId="35">
    <w:abstractNumId w:val="13"/>
  </w:num>
  <w:num w:numId="36">
    <w:abstractNumId w:val="36"/>
  </w:num>
  <w:num w:numId="37">
    <w:abstractNumId w:val="31"/>
  </w:num>
  <w:num w:numId="38">
    <w:abstractNumId w:val="16"/>
  </w:num>
  <w:num w:numId="39">
    <w:abstractNumId w:val="10"/>
  </w:num>
  <w:num w:numId="40">
    <w:abstractNumId w:val="28"/>
  </w:num>
  <w:num w:numId="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5783"/>
    <w:rsid w:val="00006284"/>
    <w:rsid w:val="00006783"/>
    <w:rsid w:val="00007A32"/>
    <w:rsid w:val="00007CE7"/>
    <w:rsid w:val="00011175"/>
    <w:rsid w:val="0001150C"/>
    <w:rsid w:val="00011C7D"/>
    <w:rsid w:val="000124CE"/>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60D"/>
    <w:rsid w:val="00024F56"/>
    <w:rsid w:val="000252DD"/>
    <w:rsid w:val="000255E3"/>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377F2"/>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5D7"/>
    <w:rsid w:val="00063914"/>
    <w:rsid w:val="0006465C"/>
    <w:rsid w:val="0006485A"/>
    <w:rsid w:val="00064EBC"/>
    <w:rsid w:val="00065A46"/>
    <w:rsid w:val="00065F54"/>
    <w:rsid w:val="00066723"/>
    <w:rsid w:val="00067AC3"/>
    <w:rsid w:val="00067F47"/>
    <w:rsid w:val="00070276"/>
    <w:rsid w:val="00070C23"/>
    <w:rsid w:val="00071278"/>
    <w:rsid w:val="00071AD8"/>
    <w:rsid w:val="00071F6D"/>
    <w:rsid w:val="00072011"/>
    <w:rsid w:val="000721E8"/>
    <w:rsid w:val="00072FD9"/>
    <w:rsid w:val="0007316E"/>
    <w:rsid w:val="00073CF0"/>
    <w:rsid w:val="00073DE7"/>
    <w:rsid w:val="0007459D"/>
    <w:rsid w:val="00074693"/>
    <w:rsid w:val="00075A43"/>
    <w:rsid w:val="00081517"/>
    <w:rsid w:val="000815B0"/>
    <w:rsid w:val="00081C16"/>
    <w:rsid w:val="0008357F"/>
    <w:rsid w:val="00083DC0"/>
    <w:rsid w:val="00084547"/>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872"/>
    <w:rsid w:val="0009746A"/>
    <w:rsid w:val="000978BA"/>
    <w:rsid w:val="00097E29"/>
    <w:rsid w:val="000A14FA"/>
    <w:rsid w:val="000A297D"/>
    <w:rsid w:val="000A3857"/>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30AE"/>
    <w:rsid w:val="000F3D7A"/>
    <w:rsid w:val="000F452C"/>
    <w:rsid w:val="000F5103"/>
    <w:rsid w:val="000F5C3B"/>
    <w:rsid w:val="000F5ECA"/>
    <w:rsid w:val="000F61BE"/>
    <w:rsid w:val="000F76BB"/>
    <w:rsid w:val="000F79F9"/>
    <w:rsid w:val="00100421"/>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0C18"/>
    <w:rsid w:val="00121042"/>
    <w:rsid w:val="00121DEB"/>
    <w:rsid w:val="001220CC"/>
    <w:rsid w:val="00122689"/>
    <w:rsid w:val="00122EB0"/>
    <w:rsid w:val="00123FFF"/>
    <w:rsid w:val="001243FD"/>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F07"/>
    <w:rsid w:val="00153B7A"/>
    <w:rsid w:val="00153C26"/>
    <w:rsid w:val="00153D90"/>
    <w:rsid w:val="00153E06"/>
    <w:rsid w:val="00153E3E"/>
    <w:rsid w:val="00154DF9"/>
    <w:rsid w:val="001561A4"/>
    <w:rsid w:val="00156ACD"/>
    <w:rsid w:val="00156E18"/>
    <w:rsid w:val="00157751"/>
    <w:rsid w:val="0016017F"/>
    <w:rsid w:val="00160751"/>
    <w:rsid w:val="00161377"/>
    <w:rsid w:val="00162B03"/>
    <w:rsid w:val="0016432B"/>
    <w:rsid w:val="00164FB2"/>
    <w:rsid w:val="001660F5"/>
    <w:rsid w:val="00166254"/>
    <w:rsid w:val="00170B81"/>
    <w:rsid w:val="00171D16"/>
    <w:rsid w:val="00171E7A"/>
    <w:rsid w:val="00174D82"/>
    <w:rsid w:val="00174EF5"/>
    <w:rsid w:val="001750B2"/>
    <w:rsid w:val="00175171"/>
    <w:rsid w:val="0017706D"/>
    <w:rsid w:val="00177E7A"/>
    <w:rsid w:val="00181D50"/>
    <w:rsid w:val="0018277E"/>
    <w:rsid w:val="001838E0"/>
    <w:rsid w:val="00183DD7"/>
    <w:rsid w:val="001846E9"/>
    <w:rsid w:val="00185256"/>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F89"/>
    <w:rsid w:val="001B2267"/>
    <w:rsid w:val="001B2483"/>
    <w:rsid w:val="001B25F1"/>
    <w:rsid w:val="001B3016"/>
    <w:rsid w:val="001B34A6"/>
    <w:rsid w:val="001B386E"/>
    <w:rsid w:val="001B3B94"/>
    <w:rsid w:val="001B3EBE"/>
    <w:rsid w:val="001B47C8"/>
    <w:rsid w:val="001B4A0C"/>
    <w:rsid w:val="001B4D37"/>
    <w:rsid w:val="001B5B54"/>
    <w:rsid w:val="001B5D3E"/>
    <w:rsid w:val="001B730C"/>
    <w:rsid w:val="001B75D2"/>
    <w:rsid w:val="001B7E38"/>
    <w:rsid w:val="001C0047"/>
    <w:rsid w:val="001C032E"/>
    <w:rsid w:val="001C06BF"/>
    <w:rsid w:val="001C07BD"/>
    <w:rsid w:val="001C0EEC"/>
    <w:rsid w:val="001C0F9A"/>
    <w:rsid w:val="001C1009"/>
    <w:rsid w:val="001C1AD6"/>
    <w:rsid w:val="001C1CB5"/>
    <w:rsid w:val="001C2852"/>
    <w:rsid w:val="001C2BF7"/>
    <w:rsid w:val="001C3963"/>
    <w:rsid w:val="001C4E9A"/>
    <w:rsid w:val="001C521D"/>
    <w:rsid w:val="001C55E2"/>
    <w:rsid w:val="001C5783"/>
    <w:rsid w:val="001C580E"/>
    <w:rsid w:val="001C5D60"/>
    <w:rsid w:val="001C60D4"/>
    <w:rsid w:val="001C6D8E"/>
    <w:rsid w:val="001D0379"/>
    <w:rsid w:val="001D12FB"/>
    <w:rsid w:val="001D2199"/>
    <w:rsid w:val="001D28F4"/>
    <w:rsid w:val="001D40CA"/>
    <w:rsid w:val="001D4470"/>
    <w:rsid w:val="001D594F"/>
    <w:rsid w:val="001D5AE9"/>
    <w:rsid w:val="001D67F4"/>
    <w:rsid w:val="001D7339"/>
    <w:rsid w:val="001D7B4C"/>
    <w:rsid w:val="001E00C3"/>
    <w:rsid w:val="001E0583"/>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0CB9"/>
    <w:rsid w:val="00221B60"/>
    <w:rsid w:val="002223A0"/>
    <w:rsid w:val="00222E60"/>
    <w:rsid w:val="00224331"/>
    <w:rsid w:val="00225025"/>
    <w:rsid w:val="00225EDB"/>
    <w:rsid w:val="00225FC7"/>
    <w:rsid w:val="00226068"/>
    <w:rsid w:val="00227AD2"/>
    <w:rsid w:val="002304AD"/>
    <w:rsid w:val="00230804"/>
    <w:rsid w:val="002309AD"/>
    <w:rsid w:val="00230FDB"/>
    <w:rsid w:val="0023141C"/>
    <w:rsid w:val="002334DC"/>
    <w:rsid w:val="00233604"/>
    <w:rsid w:val="00233AF2"/>
    <w:rsid w:val="00234301"/>
    <w:rsid w:val="0023455A"/>
    <w:rsid w:val="002352EF"/>
    <w:rsid w:val="002355CD"/>
    <w:rsid w:val="0023575E"/>
    <w:rsid w:val="002371A6"/>
    <w:rsid w:val="00237B16"/>
    <w:rsid w:val="0024097D"/>
    <w:rsid w:val="00240CDE"/>
    <w:rsid w:val="002411F2"/>
    <w:rsid w:val="0024160A"/>
    <w:rsid w:val="00241BAD"/>
    <w:rsid w:val="00244D79"/>
    <w:rsid w:val="0024618C"/>
    <w:rsid w:val="0024659C"/>
    <w:rsid w:val="00246A40"/>
    <w:rsid w:val="00246D1C"/>
    <w:rsid w:val="0024714C"/>
    <w:rsid w:val="00247D4B"/>
    <w:rsid w:val="002505D7"/>
    <w:rsid w:val="00250DAC"/>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50DA"/>
    <w:rsid w:val="002655CF"/>
    <w:rsid w:val="002655DB"/>
    <w:rsid w:val="002655F3"/>
    <w:rsid w:val="00266161"/>
    <w:rsid w:val="00266209"/>
    <w:rsid w:val="00266458"/>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6424"/>
    <w:rsid w:val="00296F25"/>
    <w:rsid w:val="00297483"/>
    <w:rsid w:val="002978AE"/>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4D8D"/>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77"/>
    <w:rsid w:val="002E3D70"/>
    <w:rsid w:val="002E3DAF"/>
    <w:rsid w:val="002E4293"/>
    <w:rsid w:val="002E5176"/>
    <w:rsid w:val="002E5FAF"/>
    <w:rsid w:val="002E628E"/>
    <w:rsid w:val="002E6336"/>
    <w:rsid w:val="002E6AD7"/>
    <w:rsid w:val="002E7322"/>
    <w:rsid w:val="002E78E6"/>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55"/>
    <w:rsid w:val="00325369"/>
    <w:rsid w:val="0032788A"/>
    <w:rsid w:val="00327B21"/>
    <w:rsid w:val="00327C02"/>
    <w:rsid w:val="003302E5"/>
    <w:rsid w:val="003308EE"/>
    <w:rsid w:val="00330C0A"/>
    <w:rsid w:val="00331F28"/>
    <w:rsid w:val="00332864"/>
    <w:rsid w:val="00332891"/>
    <w:rsid w:val="00332916"/>
    <w:rsid w:val="00332E69"/>
    <w:rsid w:val="003334B4"/>
    <w:rsid w:val="00334F5C"/>
    <w:rsid w:val="003351F2"/>
    <w:rsid w:val="0033639A"/>
    <w:rsid w:val="00336899"/>
    <w:rsid w:val="003369C4"/>
    <w:rsid w:val="00336FC4"/>
    <w:rsid w:val="0033726F"/>
    <w:rsid w:val="00337CE5"/>
    <w:rsid w:val="00341A0F"/>
    <w:rsid w:val="00341A7B"/>
    <w:rsid w:val="00341B77"/>
    <w:rsid w:val="00341BAE"/>
    <w:rsid w:val="0034355E"/>
    <w:rsid w:val="00343568"/>
    <w:rsid w:val="00343DE9"/>
    <w:rsid w:val="00344429"/>
    <w:rsid w:val="0034568A"/>
    <w:rsid w:val="00345930"/>
    <w:rsid w:val="00345969"/>
    <w:rsid w:val="00347972"/>
    <w:rsid w:val="00351A7A"/>
    <w:rsid w:val="003523C4"/>
    <w:rsid w:val="003530E3"/>
    <w:rsid w:val="00353A62"/>
    <w:rsid w:val="003543E2"/>
    <w:rsid w:val="00354752"/>
    <w:rsid w:val="00357512"/>
    <w:rsid w:val="00357EC6"/>
    <w:rsid w:val="00360F96"/>
    <w:rsid w:val="003615BF"/>
    <w:rsid w:val="0036239D"/>
    <w:rsid w:val="003623FC"/>
    <w:rsid w:val="0036353C"/>
    <w:rsid w:val="003635A8"/>
    <w:rsid w:val="0036376E"/>
    <w:rsid w:val="003638CD"/>
    <w:rsid w:val="00363AF7"/>
    <w:rsid w:val="0036412F"/>
    <w:rsid w:val="003662DF"/>
    <w:rsid w:val="00367265"/>
    <w:rsid w:val="00370A9C"/>
    <w:rsid w:val="003714A7"/>
    <w:rsid w:val="003722EA"/>
    <w:rsid w:val="00372B29"/>
    <w:rsid w:val="00372CFA"/>
    <w:rsid w:val="003731EF"/>
    <w:rsid w:val="0037347A"/>
    <w:rsid w:val="00373B49"/>
    <w:rsid w:val="00373CC1"/>
    <w:rsid w:val="003740B8"/>
    <w:rsid w:val="0037457A"/>
    <w:rsid w:val="0037469A"/>
    <w:rsid w:val="00374AA9"/>
    <w:rsid w:val="00375BE6"/>
    <w:rsid w:val="00377285"/>
    <w:rsid w:val="0037731D"/>
    <w:rsid w:val="00377380"/>
    <w:rsid w:val="0038127C"/>
    <w:rsid w:val="003815F9"/>
    <w:rsid w:val="0038197D"/>
    <w:rsid w:val="003820BA"/>
    <w:rsid w:val="003824D7"/>
    <w:rsid w:val="00382665"/>
    <w:rsid w:val="0038294D"/>
    <w:rsid w:val="00383FC8"/>
    <w:rsid w:val="003844E8"/>
    <w:rsid w:val="00385316"/>
    <w:rsid w:val="0038555D"/>
    <w:rsid w:val="00386726"/>
    <w:rsid w:val="00386B86"/>
    <w:rsid w:val="003878A1"/>
    <w:rsid w:val="00387B53"/>
    <w:rsid w:val="0039003A"/>
    <w:rsid w:val="003900E4"/>
    <w:rsid w:val="0039024F"/>
    <w:rsid w:val="00390B06"/>
    <w:rsid w:val="00392761"/>
    <w:rsid w:val="003938EC"/>
    <w:rsid w:val="00395DC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0DEA"/>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65D"/>
    <w:rsid w:val="003C48ED"/>
    <w:rsid w:val="003C548D"/>
    <w:rsid w:val="003D016F"/>
    <w:rsid w:val="003D07AE"/>
    <w:rsid w:val="003D09E6"/>
    <w:rsid w:val="003D23A0"/>
    <w:rsid w:val="003D2A87"/>
    <w:rsid w:val="003D2CF7"/>
    <w:rsid w:val="003D3DA2"/>
    <w:rsid w:val="003D4DF3"/>
    <w:rsid w:val="003D5476"/>
    <w:rsid w:val="003D55E6"/>
    <w:rsid w:val="003D5E25"/>
    <w:rsid w:val="003D7A6D"/>
    <w:rsid w:val="003E04F5"/>
    <w:rsid w:val="003E067E"/>
    <w:rsid w:val="003E0D47"/>
    <w:rsid w:val="003E33F4"/>
    <w:rsid w:val="003E404B"/>
    <w:rsid w:val="003E4C69"/>
    <w:rsid w:val="003E6DFD"/>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5A67"/>
    <w:rsid w:val="00406BB7"/>
    <w:rsid w:val="00407F69"/>
    <w:rsid w:val="0041203E"/>
    <w:rsid w:val="00412148"/>
    <w:rsid w:val="0041268A"/>
    <w:rsid w:val="00412E20"/>
    <w:rsid w:val="004136EB"/>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20D"/>
    <w:rsid w:val="00447994"/>
    <w:rsid w:val="00450FB2"/>
    <w:rsid w:val="0045215C"/>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5E1"/>
    <w:rsid w:val="00496E60"/>
    <w:rsid w:val="00497171"/>
    <w:rsid w:val="00497F52"/>
    <w:rsid w:val="004A0339"/>
    <w:rsid w:val="004A0496"/>
    <w:rsid w:val="004A160D"/>
    <w:rsid w:val="004A20FC"/>
    <w:rsid w:val="004A2EFB"/>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469"/>
    <w:rsid w:val="004D150A"/>
    <w:rsid w:val="004D2D83"/>
    <w:rsid w:val="004D35DF"/>
    <w:rsid w:val="004D3644"/>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4800"/>
    <w:rsid w:val="004E5404"/>
    <w:rsid w:val="004E5725"/>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73E"/>
    <w:rsid w:val="00515C15"/>
    <w:rsid w:val="00515E47"/>
    <w:rsid w:val="00516F7C"/>
    <w:rsid w:val="0051713F"/>
    <w:rsid w:val="0051747A"/>
    <w:rsid w:val="005207C0"/>
    <w:rsid w:val="0052213B"/>
    <w:rsid w:val="0052394D"/>
    <w:rsid w:val="005251BF"/>
    <w:rsid w:val="005251C2"/>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219D"/>
    <w:rsid w:val="0054267C"/>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17AA"/>
    <w:rsid w:val="00552680"/>
    <w:rsid w:val="005532EC"/>
    <w:rsid w:val="005533C6"/>
    <w:rsid w:val="00553AB4"/>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B8F"/>
    <w:rsid w:val="00567EBA"/>
    <w:rsid w:val="00570EAB"/>
    <w:rsid w:val="005712E5"/>
    <w:rsid w:val="005714F8"/>
    <w:rsid w:val="005721B6"/>
    <w:rsid w:val="0057251B"/>
    <w:rsid w:val="00572F6C"/>
    <w:rsid w:val="00574A31"/>
    <w:rsid w:val="00574F9C"/>
    <w:rsid w:val="0057560D"/>
    <w:rsid w:val="00575B9A"/>
    <w:rsid w:val="00576368"/>
    <w:rsid w:val="005779B1"/>
    <w:rsid w:val="005779D1"/>
    <w:rsid w:val="00577DC2"/>
    <w:rsid w:val="005808C2"/>
    <w:rsid w:val="00580BF8"/>
    <w:rsid w:val="00581188"/>
    <w:rsid w:val="0058252C"/>
    <w:rsid w:val="005825FF"/>
    <w:rsid w:val="00582E2F"/>
    <w:rsid w:val="00582EF9"/>
    <w:rsid w:val="00582F0F"/>
    <w:rsid w:val="005835FE"/>
    <w:rsid w:val="00583BC9"/>
    <w:rsid w:val="0058568A"/>
    <w:rsid w:val="0058661D"/>
    <w:rsid w:val="00586E9B"/>
    <w:rsid w:val="005872B3"/>
    <w:rsid w:val="00587667"/>
    <w:rsid w:val="00587D3A"/>
    <w:rsid w:val="00591CE0"/>
    <w:rsid w:val="00593CBF"/>
    <w:rsid w:val="00594577"/>
    <w:rsid w:val="00595504"/>
    <w:rsid w:val="00595626"/>
    <w:rsid w:val="005966DE"/>
    <w:rsid w:val="005972F5"/>
    <w:rsid w:val="00597C83"/>
    <w:rsid w:val="005A1AC6"/>
    <w:rsid w:val="005A1CCC"/>
    <w:rsid w:val="005A2347"/>
    <w:rsid w:val="005A286E"/>
    <w:rsid w:val="005A346B"/>
    <w:rsid w:val="005A3FB2"/>
    <w:rsid w:val="005A4ED2"/>
    <w:rsid w:val="005A4F32"/>
    <w:rsid w:val="005A5485"/>
    <w:rsid w:val="005A6A3B"/>
    <w:rsid w:val="005A7106"/>
    <w:rsid w:val="005A78C9"/>
    <w:rsid w:val="005B04C3"/>
    <w:rsid w:val="005B0C15"/>
    <w:rsid w:val="005B10BF"/>
    <w:rsid w:val="005B33B4"/>
    <w:rsid w:val="005B341B"/>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385"/>
    <w:rsid w:val="006304D6"/>
    <w:rsid w:val="00630807"/>
    <w:rsid w:val="00630C0B"/>
    <w:rsid w:val="00631592"/>
    <w:rsid w:val="00631804"/>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32B2"/>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8A3"/>
    <w:rsid w:val="00670FEA"/>
    <w:rsid w:val="006713FE"/>
    <w:rsid w:val="00672241"/>
    <w:rsid w:val="00672825"/>
    <w:rsid w:val="0067308B"/>
    <w:rsid w:val="0067310F"/>
    <w:rsid w:val="00674B27"/>
    <w:rsid w:val="0067567E"/>
    <w:rsid w:val="00675FD8"/>
    <w:rsid w:val="00676277"/>
    <w:rsid w:val="00676C36"/>
    <w:rsid w:val="00676F67"/>
    <w:rsid w:val="006774B5"/>
    <w:rsid w:val="006803FF"/>
    <w:rsid w:val="006806AD"/>
    <w:rsid w:val="00680CE5"/>
    <w:rsid w:val="0068181D"/>
    <w:rsid w:val="00681CCB"/>
    <w:rsid w:val="00682242"/>
    <w:rsid w:val="00682829"/>
    <w:rsid w:val="00684230"/>
    <w:rsid w:val="006845F3"/>
    <w:rsid w:val="006850A7"/>
    <w:rsid w:val="00685401"/>
    <w:rsid w:val="00685409"/>
    <w:rsid w:val="00685EB3"/>
    <w:rsid w:val="006863A3"/>
    <w:rsid w:val="00686CD3"/>
    <w:rsid w:val="00687CE5"/>
    <w:rsid w:val="006906CC"/>
    <w:rsid w:val="006909BA"/>
    <w:rsid w:val="00690A7F"/>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25D"/>
    <w:rsid w:val="006A373D"/>
    <w:rsid w:val="006A38A5"/>
    <w:rsid w:val="006A4238"/>
    <w:rsid w:val="006A46B2"/>
    <w:rsid w:val="006A54B1"/>
    <w:rsid w:val="006A55AB"/>
    <w:rsid w:val="006A59AC"/>
    <w:rsid w:val="006A6109"/>
    <w:rsid w:val="006A6D36"/>
    <w:rsid w:val="006A6DA4"/>
    <w:rsid w:val="006B0057"/>
    <w:rsid w:val="006B01EA"/>
    <w:rsid w:val="006B1113"/>
    <w:rsid w:val="006B1F42"/>
    <w:rsid w:val="006B2602"/>
    <w:rsid w:val="006B26FF"/>
    <w:rsid w:val="006B3D12"/>
    <w:rsid w:val="006B5649"/>
    <w:rsid w:val="006B5674"/>
    <w:rsid w:val="006B7277"/>
    <w:rsid w:val="006C00FB"/>
    <w:rsid w:val="006C09F3"/>
    <w:rsid w:val="006C105F"/>
    <w:rsid w:val="006C1E91"/>
    <w:rsid w:val="006C20C4"/>
    <w:rsid w:val="006C22D3"/>
    <w:rsid w:val="006C27BD"/>
    <w:rsid w:val="006C2D3B"/>
    <w:rsid w:val="006C344F"/>
    <w:rsid w:val="006C3466"/>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70CB"/>
    <w:rsid w:val="006E7832"/>
    <w:rsid w:val="006E7CE2"/>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1F2C"/>
    <w:rsid w:val="00702719"/>
    <w:rsid w:val="00702BFC"/>
    <w:rsid w:val="00703750"/>
    <w:rsid w:val="00703C96"/>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7507"/>
    <w:rsid w:val="00737633"/>
    <w:rsid w:val="00737CB9"/>
    <w:rsid w:val="00740BB3"/>
    <w:rsid w:val="00740D4E"/>
    <w:rsid w:val="0074181A"/>
    <w:rsid w:val="0074192E"/>
    <w:rsid w:val="00741F73"/>
    <w:rsid w:val="00742489"/>
    <w:rsid w:val="00742D7B"/>
    <w:rsid w:val="00742DC5"/>
    <w:rsid w:val="00742EC8"/>
    <w:rsid w:val="007438CA"/>
    <w:rsid w:val="00744580"/>
    <w:rsid w:val="007447DF"/>
    <w:rsid w:val="007455B3"/>
    <w:rsid w:val="00745D85"/>
    <w:rsid w:val="00746265"/>
    <w:rsid w:val="007470CF"/>
    <w:rsid w:val="0074714F"/>
    <w:rsid w:val="00747519"/>
    <w:rsid w:val="007476CE"/>
    <w:rsid w:val="00747B99"/>
    <w:rsid w:val="007506AE"/>
    <w:rsid w:val="00752004"/>
    <w:rsid w:val="00752951"/>
    <w:rsid w:val="007529BD"/>
    <w:rsid w:val="00752C68"/>
    <w:rsid w:val="00753E78"/>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512"/>
    <w:rsid w:val="0076485F"/>
    <w:rsid w:val="00764E18"/>
    <w:rsid w:val="00766CD0"/>
    <w:rsid w:val="007672F2"/>
    <w:rsid w:val="0076751C"/>
    <w:rsid w:val="00767D4C"/>
    <w:rsid w:val="00767F39"/>
    <w:rsid w:val="00770419"/>
    <w:rsid w:val="00771E96"/>
    <w:rsid w:val="00771EEA"/>
    <w:rsid w:val="00772262"/>
    <w:rsid w:val="00772D01"/>
    <w:rsid w:val="00773E3C"/>
    <w:rsid w:val="00773F5B"/>
    <w:rsid w:val="00773FF9"/>
    <w:rsid w:val="007746B9"/>
    <w:rsid w:val="00776004"/>
    <w:rsid w:val="00776062"/>
    <w:rsid w:val="00780F5A"/>
    <w:rsid w:val="0078340E"/>
    <w:rsid w:val="00783BA3"/>
    <w:rsid w:val="00784607"/>
    <w:rsid w:val="007851B3"/>
    <w:rsid w:val="0078726B"/>
    <w:rsid w:val="0078752A"/>
    <w:rsid w:val="00787A4F"/>
    <w:rsid w:val="00790B47"/>
    <w:rsid w:val="00791946"/>
    <w:rsid w:val="0079292A"/>
    <w:rsid w:val="00793EE8"/>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439"/>
    <w:rsid w:val="007A7B0A"/>
    <w:rsid w:val="007B0953"/>
    <w:rsid w:val="007B0BB7"/>
    <w:rsid w:val="007B1D24"/>
    <w:rsid w:val="007B22F3"/>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592D"/>
    <w:rsid w:val="007D6545"/>
    <w:rsid w:val="007D65D0"/>
    <w:rsid w:val="007E0F09"/>
    <w:rsid w:val="007E1506"/>
    <w:rsid w:val="007E15C3"/>
    <w:rsid w:val="007E23F5"/>
    <w:rsid w:val="007E2F87"/>
    <w:rsid w:val="007E38C6"/>
    <w:rsid w:val="007E4031"/>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1F7"/>
    <w:rsid w:val="007F3E44"/>
    <w:rsid w:val="007F3E79"/>
    <w:rsid w:val="007F41E0"/>
    <w:rsid w:val="007F42EA"/>
    <w:rsid w:val="007F68A2"/>
    <w:rsid w:val="007F6923"/>
    <w:rsid w:val="007F6ECD"/>
    <w:rsid w:val="007F7001"/>
    <w:rsid w:val="007F79B3"/>
    <w:rsid w:val="007F7E9C"/>
    <w:rsid w:val="008009D1"/>
    <w:rsid w:val="00800BAE"/>
    <w:rsid w:val="00801F8A"/>
    <w:rsid w:val="0080245A"/>
    <w:rsid w:val="0080289A"/>
    <w:rsid w:val="008033C8"/>
    <w:rsid w:val="00803401"/>
    <w:rsid w:val="00804C29"/>
    <w:rsid w:val="00804D5E"/>
    <w:rsid w:val="00804FEB"/>
    <w:rsid w:val="00806500"/>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408"/>
    <w:rsid w:val="00825977"/>
    <w:rsid w:val="00825D5B"/>
    <w:rsid w:val="00825F8E"/>
    <w:rsid w:val="008261C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1C24"/>
    <w:rsid w:val="00852ACF"/>
    <w:rsid w:val="00852BB1"/>
    <w:rsid w:val="0085362E"/>
    <w:rsid w:val="0085435D"/>
    <w:rsid w:val="00854815"/>
    <w:rsid w:val="00854A4C"/>
    <w:rsid w:val="008564B4"/>
    <w:rsid w:val="008568A1"/>
    <w:rsid w:val="00856A6C"/>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4F06"/>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446B"/>
    <w:rsid w:val="00895240"/>
    <w:rsid w:val="0089557E"/>
    <w:rsid w:val="0089558C"/>
    <w:rsid w:val="0089618B"/>
    <w:rsid w:val="00897502"/>
    <w:rsid w:val="00897630"/>
    <w:rsid w:val="00897E08"/>
    <w:rsid w:val="008A1241"/>
    <w:rsid w:val="008A1807"/>
    <w:rsid w:val="008A1CFF"/>
    <w:rsid w:val="008A2191"/>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43E7"/>
    <w:rsid w:val="008B67F6"/>
    <w:rsid w:val="008B6911"/>
    <w:rsid w:val="008B75A9"/>
    <w:rsid w:val="008B7F2A"/>
    <w:rsid w:val="008C0172"/>
    <w:rsid w:val="008C0A2E"/>
    <w:rsid w:val="008C0BA2"/>
    <w:rsid w:val="008C0BBD"/>
    <w:rsid w:val="008C1258"/>
    <w:rsid w:val="008C1A87"/>
    <w:rsid w:val="008C2967"/>
    <w:rsid w:val="008C38C1"/>
    <w:rsid w:val="008C4BCF"/>
    <w:rsid w:val="008C4E41"/>
    <w:rsid w:val="008C5126"/>
    <w:rsid w:val="008C5445"/>
    <w:rsid w:val="008C5583"/>
    <w:rsid w:val="008C579D"/>
    <w:rsid w:val="008C6163"/>
    <w:rsid w:val="008C7D6B"/>
    <w:rsid w:val="008D2487"/>
    <w:rsid w:val="008D2F60"/>
    <w:rsid w:val="008D36C7"/>
    <w:rsid w:val="008D3CD1"/>
    <w:rsid w:val="008D3EDC"/>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763"/>
    <w:rsid w:val="008F19B0"/>
    <w:rsid w:val="008F3124"/>
    <w:rsid w:val="008F3A48"/>
    <w:rsid w:val="008F4230"/>
    <w:rsid w:val="008F498D"/>
    <w:rsid w:val="008F65EC"/>
    <w:rsid w:val="008F6A1E"/>
    <w:rsid w:val="008F6DBE"/>
    <w:rsid w:val="008F6E88"/>
    <w:rsid w:val="008F70FA"/>
    <w:rsid w:val="008F73D1"/>
    <w:rsid w:val="008F7636"/>
    <w:rsid w:val="008F78B3"/>
    <w:rsid w:val="008F7C69"/>
    <w:rsid w:val="00901E33"/>
    <w:rsid w:val="00902222"/>
    <w:rsid w:val="00902526"/>
    <w:rsid w:val="00903B88"/>
    <w:rsid w:val="009040A0"/>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268CF"/>
    <w:rsid w:val="009307E2"/>
    <w:rsid w:val="00931391"/>
    <w:rsid w:val="00931880"/>
    <w:rsid w:val="009328EF"/>
    <w:rsid w:val="00932A6F"/>
    <w:rsid w:val="00934E61"/>
    <w:rsid w:val="009351B0"/>
    <w:rsid w:val="00935878"/>
    <w:rsid w:val="00935B77"/>
    <w:rsid w:val="009369D2"/>
    <w:rsid w:val="00936FE4"/>
    <w:rsid w:val="00940C9A"/>
    <w:rsid w:val="00941CB0"/>
    <w:rsid w:val="00941D4D"/>
    <w:rsid w:val="00941D75"/>
    <w:rsid w:val="00942E97"/>
    <w:rsid w:val="009431FD"/>
    <w:rsid w:val="009433C0"/>
    <w:rsid w:val="009435E9"/>
    <w:rsid w:val="00944961"/>
    <w:rsid w:val="00945134"/>
    <w:rsid w:val="0094612D"/>
    <w:rsid w:val="00946186"/>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14B2"/>
    <w:rsid w:val="009715C2"/>
    <w:rsid w:val="00971F27"/>
    <w:rsid w:val="00973A0C"/>
    <w:rsid w:val="00974210"/>
    <w:rsid w:val="00975011"/>
    <w:rsid w:val="00975C1E"/>
    <w:rsid w:val="009764CF"/>
    <w:rsid w:val="00976522"/>
    <w:rsid w:val="009767B3"/>
    <w:rsid w:val="00976AD8"/>
    <w:rsid w:val="00977837"/>
    <w:rsid w:val="00977FDD"/>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C0"/>
    <w:rsid w:val="009940E3"/>
    <w:rsid w:val="00994586"/>
    <w:rsid w:val="00995F0B"/>
    <w:rsid w:val="00996138"/>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4A2"/>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1FAA"/>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4E26"/>
    <w:rsid w:val="009E5E8E"/>
    <w:rsid w:val="009E6D3E"/>
    <w:rsid w:val="009E6EBD"/>
    <w:rsid w:val="009E6EE3"/>
    <w:rsid w:val="009E6F30"/>
    <w:rsid w:val="009E7145"/>
    <w:rsid w:val="009E7220"/>
    <w:rsid w:val="009E79D2"/>
    <w:rsid w:val="009E7AB5"/>
    <w:rsid w:val="009F0313"/>
    <w:rsid w:val="009F0601"/>
    <w:rsid w:val="009F0829"/>
    <w:rsid w:val="009F0A00"/>
    <w:rsid w:val="009F2164"/>
    <w:rsid w:val="009F2F00"/>
    <w:rsid w:val="009F35F5"/>
    <w:rsid w:val="009F3A11"/>
    <w:rsid w:val="009F3DFB"/>
    <w:rsid w:val="009F4C4B"/>
    <w:rsid w:val="009F537D"/>
    <w:rsid w:val="009F60D3"/>
    <w:rsid w:val="009F7EE8"/>
    <w:rsid w:val="00A003FD"/>
    <w:rsid w:val="00A0053B"/>
    <w:rsid w:val="00A00840"/>
    <w:rsid w:val="00A02248"/>
    <w:rsid w:val="00A0231B"/>
    <w:rsid w:val="00A02FAB"/>
    <w:rsid w:val="00A04513"/>
    <w:rsid w:val="00A0488E"/>
    <w:rsid w:val="00A0498C"/>
    <w:rsid w:val="00A052E1"/>
    <w:rsid w:val="00A0585C"/>
    <w:rsid w:val="00A06DEB"/>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2D48"/>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8A1"/>
    <w:rsid w:val="00A508AB"/>
    <w:rsid w:val="00A50F49"/>
    <w:rsid w:val="00A51120"/>
    <w:rsid w:val="00A51879"/>
    <w:rsid w:val="00A51F74"/>
    <w:rsid w:val="00A5211E"/>
    <w:rsid w:val="00A5213E"/>
    <w:rsid w:val="00A52287"/>
    <w:rsid w:val="00A52CA9"/>
    <w:rsid w:val="00A52D2D"/>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6B"/>
    <w:rsid w:val="00A6597F"/>
    <w:rsid w:val="00A666E5"/>
    <w:rsid w:val="00A66D73"/>
    <w:rsid w:val="00A67D0B"/>
    <w:rsid w:val="00A70F44"/>
    <w:rsid w:val="00A71271"/>
    <w:rsid w:val="00A71557"/>
    <w:rsid w:val="00A71C90"/>
    <w:rsid w:val="00A71EEE"/>
    <w:rsid w:val="00A7239B"/>
    <w:rsid w:val="00A7272E"/>
    <w:rsid w:val="00A72792"/>
    <w:rsid w:val="00A72840"/>
    <w:rsid w:val="00A72A23"/>
    <w:rsid w:val="00A72B7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1BC"/>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A84"/>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70E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BA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20E"/>
    <w:rsid w:val="00B61B2B"/>
    <w:rsid w:val="00B62314"/>
    <w:rsid w:val="00B62807"/>
    <w:rsid w:val="00B63D6F"/>
    <w:rsid w:val="00B64676"/>
    <w:rsid w:val="00B6482F"/>
    <w:rsid w:val="00B64C8A"/>
    <w:rsid w:val="00B65753"/>
    <w:rsid w:val="00B658A9"/>
    <w:rsid w:val="00B664D5"/>
    <w:rsid w:val="00B67181"/>
    <w:rsid w:val="00B67578"/>
    <w:rsid w:val="00B67D0D"/>
    <w:rsid w:val="00B734A5"/>
    <w:rsid w:val="00B742F9"/>
    <w:rsid w:val="00B744AF"/>
    <w:rsid w:val="00B75211"/>
    <w:rsid w:val="00B753EE"/>
    <w:rsid w:val="00B75A98"/>
    <w:rsid w:val="00B76137"/>
    <w:rsid w:val="00B7642B"/>
    <w:rsid w:val="00B76D44"/>
    <w:rsid w:val="00B76F2F"/>
    <w:rsid w:val="00B822C4"/>
    <w:rsid w:val="00B82363"/>
    <w:rsid w:val="00B82772"/>
    <w:rsid w:val="00B834F1"/>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5AE"/>
    <w:rsid w:val="00B968A9"/>
    <w:rsid w:val="00B96F66"/>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56BD"/>
    <w:rsid w:val="00BB6A33"/>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679"/>
    <w:rsid w:val="00BD39B8"/>
    <w:rsid w:val="00BD405D"/>
    <w:rsid w:val="00BD4EEC"/>
    <w:rsid w:val="00BD4FA8"/>
    <w:rsid w:val="00BD64F7"/>
    <w:rsid w:val="00BD69F4"/>
    <w:rsid w:val="00BD741A"/>
    <w:rsid w:val="00BD7849"/>
    <w:rsid w:val="00BD7F41"/>
    <w:rsid w:val="00BE1E73"/>
    <w:rsid w:val="00BE3FA4"/>
    <w:rsid w:val="00BE4BF6"/>
    <w:rsid w:val="00BE643D"/>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421"/>
    <w:rsid w:val="00C13B02"/>
    <w:rsid w:val="00C1507A"/>
    <w:rsid w:val="00C15AC1"/>
    <w:rsid w:val="00C15D5B"/>
    <w:rsid w:val="00C16831"/>
    <w:rsid w:val="00C20053"/>
    <w:rsid w:val="00C22D0E"/>
    <w:rsid w:val="00C2398C"/>
    <w:rsid w:val="00C25617"/>
    <w:rsid w:val="00C25BFB"/>
    <w:rsid w:val="00C27192"/>
    <w:rsid w:val="00C27936"/>
    <w:rsid w:val="00C30005"/>
    <w:rsid w:val="00C304F8"/>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9EB"/>
    <w:rsid w:val="00C54466"/>
    <w:rsid w:val="00C547E3"/>
    <w:rsid w:val="00C54A57"/>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71903"/>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1F4A"/>
    <w:rsid w:val="00C82379"/>
    <w:rsid w:val="00C82742"/>
    <w:rsid w:val="00C8293F"/>
    <w:rsid w:val="00C83168"/>
    <w:rsid w:val="00C83334"/>
    <w:rsid w:val="00C83BEF"/>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5A71"/>
    <w:rsid w:val="00C95ABA"/>
    <w:rsid w:val="00C96C97"/>
    <w:rsid w:val="00C97528"/>
    <w:rsid w:val="00C97856"/>
    <w:rsid w:val="00CA29A5"/>
    <w:rsid w:val="00CA2BC1"/>
    <w:rsid w:val="00CA2FCC"/>
    <w:rsid w:val="00CA31B9"/>
    <w:rsid w:val="00CA4157"/>
    <w:rsid w:val="00CA43AF"/>
    <w:rsid w:val="00CA4E1D"/>
    <w:rsid w:val="00CA5A7F"/>
    <w:rsid w:val="00CA5C59"/>
    <w:rsid w:val="00CA636A"/>
    <w:rsid w:val="00CA6A5B"/>
    <w:rsid w:val="00CA713E"/>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3D36"/>
    <w:rsid w:val="00CC3D59"/>
    <w:rsid w:val="00CC400F"/>
    <w:rsid w:val="00CC5751"/>
    <w:rsid w:val="00CC57E8"/>
    <w:rsid w:val="00CC57EA"/>
    <w:rsid w:val="00CC6093"/>
    <w:rsid w:val="00CC6B7B"/>
    <w:rsid w:val="00CC6CCC"/>
    <w:rsid w:val="00CC6EF0"/>
    <w:rsid w:val="00CC7264"/>
    <w:rsid w:val="00CD0A28"/>
    <w:rsid w:val="00CD0A72"/>
    <w:rsid w:val="00CD12CE"/>
    <w:rsid w:val="00CD1F4E"/>
    <w:rsid w:val="00CD2BCE"/>
    <w:rsid w:val="00CD5102"/>
    <w:rsid w:val="00CD5483"/>
    <w:rsid w:val="00CD5552"/>
    <w:rsid w:val="00CD59A1"/>
    <w:rsid w:val="00CD6697"/>
    <w:rsid w:val="00CD6E54"/>
    <w:rsid w:val="00CD79F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3E3"/>
    <w:rsid w:val="00D0342B"/>
    <w:rsid w:val="00D038DA"/>
    <w:rsid w:val="00D03B63"/>
    <w:rsid w:val="00D04D83"/>
    <w:rsid w:val="00D06C8C"/>
    <w:rsid w:val="00D0759B"/>
    <w:rsid w:val="00D10888"/>
    <w:rsid w:val="00D10A99"/>
    <w:rsid w:val="00D11417"/>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47"/>
    <w:rsid w:val="00D30886"/>
    <w:rsid w:val="00D30A5C"/>
    <w:rsid w:val="00D31728"/>
    <w:rsid w:val="00D31C7E"/>
    <w:rsid w:val="00D31CEB"/>
    <w:rsid w:val="00D335AD"/>
    <w:rsid w:val="00D33E5A"/>
    <w:rsid w:val="00D33E99"/>
    <w:rsid w:val="00D342FE"/>
    <w:rsid w:val="00D34F72"/>
    <w:rsid w:val="00D357CF"/>
    <w:rsid w:val="00D37345"/>
    <w:rsid w:val="00D37550"/>
    <w:rsid w:val="00D37FF4"/>
    <w:rsid w:val="00D4089F"/>
    <w:rsid w:val="00D409FF"/>
    <w:rsid w:val="00D40E4C"/>
    <w:rsid w:val="00D430EF"/>
    <w:rsid w:val="00D43231"/>
    <w:rsid w:val="00D43C16"/>
    <w:rsid w:val="00D44030"/>
    <w:rsid w:val="00D44EA7"/>
    <w:rsid w:val="00D4544A"/>
    <w:rsid w:val="00D462DB"/>
    <w:rsid w:val="00D463AE"/>
    <w:rsid w:val="00D468CB"/>
    <w:rsid w:val="00D474B7"/>
    <w:rsid w:val="00D47EF9"/>
    <w:rsid w:val="00D50288"/>
    <w:rsid w:val="00D50A6B"/>
    <w:rsid w:val="00D50E1A"/>
    <w:rsid w:val="00D51187"/>
    <w:rsid w:val="00D518A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BCE"/>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7F4"/>
    <w:rsid w:val="00DB3AA0"/>
    <w:rsid w:val="00DB3AFA"/>
    <w:rsid w:val="00DB3B0D"/>
    <w:rsid w:val="00DB4064"/>
    <w:rsid w:val="00DB4366"/>
    <w:rsid w:val="00DB4F70"/>
    <w:rsid w:val="00DB704E"/>
    <w:rsid w:val="00DB7289"/>
    <w:rsid w:val="00DC013A"/>
    <w:rsid w:val="00DC0A46"/>
    <w:rsid w:val="00DC1D17"/>
    <w:rsid w:val="00DC3210"/>
    <w:rsid w:val="00DC32AC"/>
    <w:rsid w:val="00DC4FEB"/>
    <w:rsid w:val="00DC5ABF"/>
    <w:rsid w:val="00DC6027"/>
    <w:rsid w:val="00DC640C"/>
    <w:rsid w:val="00DC6D9D"/>
    <w:rsid w:val="00DC6DF9"/>
    <w:rsid w:val="00DC6EBB"/>
    <w:rsid w:val="00DC7016"/>
    <w:rsid w:val="00DC7863"/>
    <w:rsid w:val="00DC7F46"/>
    <w:rsid w:val="00DD0ED9"/>
    <w:rsid w:val="00DD34EC"/>
    <w:rsid w:val="00DD40C0"/>
    <w:rsid w:val="00DD5B8E"/>
    <w:rsid w:val="00DD5CEC"/>
    <w:rsid w:val="00DD5D0D"/>
    <w:rsid w:val="00DD6F67"/>
    <w:rsid w:val="00DD72C1"/>
    <w:rsid w:val="00DE04AE"/>
    <w:rsid w:val="00DE136B"/>
    <w:rsid w:val="00DE29F2"/>
    <w:rsid w:val="00DE3158"/>
    <w:rsid w:val="00DE3CAE"/>
    <w:rsid w:val="00DE416F"/>
    <w:rsid w:val="00DE47FC"/>
    <w:rsid w:val="00DE48AC"/>
    <w:rsid w:val="00DE496B"/>
    <w:rsid w:val="00DE59B2"/>
    <w:rsid w:val="00DE74A9"/>
    <w:rsid w:val="00DE7D2A"/>
    <w:rsid w:val="00DE7DB6"/>
    <w:rsid w:val="00DF028B"/>
    <w:rsid w:val="00DF114B"/>
    <w:rsid w:val="00DF12E5"/>
    <w:rsid w:val="00DF2438"/>
    <w:rsid w:val="00DF3201"/>
    <w:rsid w:val="00DF4C9D"/>
    <w:rsid w:val="00DF509A"/>
    <w:rsid w:val="00DF55BF"/>
    <w:rsid w:val="00DF57D5"/>
    <w:rsid w:val="00DF6E6C"/>
    <w:rsid w:val="00DF7618"/>
    <w:rsid w:val="00E00C8D"/>
    <w:rsid w:val="00E00D8E"/>
    <w:rsid w:val="00E00F34"/>
    <w:rsid w:val="00E01349"/>
    <w:rsid w:val="00E020F6"/>
    <w:rsid w:val="00E02C9E"/>
    <w:rsid w:val="00E03578"/>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4318"/>
    <w:rsid w:val="00E1619B"/>
    <w:rsid w:val="00E20164"/>
    <w:rsid w:val="00E205F7"/>
    <w:rsid w:val="00E2242E"/>
    <w:rsid w:val="00E22542"/>
    <w:rsid w:val="00E23483"/>
    <w:rsid w:val="00E23B74"/>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1A7C"/>
    <w:rsid w:val="00E4222A"/>
    <w:rsid w:val="00E42763"/>
    <w:rsid w:val="00E42FBC"/>
    <w:rsid w:val="00E432D0"/>
    <w:rsid w:val="00E43507"/>
    <w:rsid w:val="00E442B5"/>
    <w:rsid w:val="00E44AA7"/>
    <w:rsid w:val="00E44FA0"/>
    <w:rsid w:val="00E45774"/>
    <w:rsid w:val="00E45837"/>
    <w:rsid w:val="00E45E9F"/>
    <w:rsid w:val="00E474D6"/>
    <w:rsid w:val="00E50085"/>
    <w:rsid w:val="00E50DE9"/>
    <w:rsid w:val="00E51627"/>
    <w:rsid w:val="00E51FE2"/>
    <w:rsid w:val="00E52388"/>
    <w:rsid w:val="00E524B6"/>
    <w:rsid w:val="00E524CE"/>
    <w:rsid w:val="00E531FC"/>
    <w:rsid w:val="00E5343D"/>
    <w:rsid w:val="00E53441"/>
    <w:rsid w:val="00E53A55"/>
    <w:rsid w:val="00E5503C"/>
    <w:rsid w:val="00E55193"/>
    <w:rsid w:val="00E55509"/>
    <w:rsid w:val="00E56B8E"/>
    <w:rsid w:val="00E56E89"/>
    <w:rsid w:val="00E606C2"/>
    <w:rsid w:val="00E60848"/>
    <w:rsid w:val="00E611A6"/>
    <w:rsid w:val="00E614E3"/>
    <w:rsid w:val="00E61B15"/>
    <w:rsid w:val="00E62D84"/>
    <w:rsid w:val="00E630A6"/>
    <w:rsid w:val="00E63A49"/>
    <w:rsid w:val="00E6425B"/>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55D6"/>
    <w:rsid w:val="00E96266"/>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B3"/>
    <w:rsid w:val="00EC67DC"/>
    <w:rsid w:val="00ED0B0B"/>
    <w:rsid w:val="00ED0BB1"/>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BDA"/>
    <w:rsid w:val="00EF0C75"/>
    <w:rsid w:val="00EF0E92"/>
    <w:rsid w:val="00EF1410"/>
    <w:rsid w:val="00EF190B"/>
    <w:rsid w:val="00EF1C90"/>
    <w:rsid w:val="00EF1CA6"/>
    <w:rsid w:val="00EF2BE2"/>
    <w:rsid w:val="00EF2C77"/>
    <w:rsid w:val="00EF3508"/>
    <w:rsid w:val="00EF375E"/>
    <w:rsid w:val="00EF4A84"/>
    <w:rsid w:val="00EF4C09"/>
    <w:rsid w:val="00EF4D14"/>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CC0"/>
    <w:rsid w:val="00F03678"/>
    <w:rsid w:val="00F03B4C"/>
    <w:rsid w:val="00F03DE8"/>
    <w:rsid w:val="00F03ED3"/>
    <w:rsid w:val="00F04DE9"/>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17F6F"/>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3299"/>
    <w:rsid w:val="00F54F37"/>
    <w:rsid w:val="00F552EC"/>
    <w:rsid w:val="00F5547A"/>
    <w:rsid w:val="00F56B73"/>
    <w:rsid w:val="00F57253"/>
    <w:rsid w:val="00F573E1"/>
    <w:rsid w:val="00F611A2"/>
    <w:rsid w:val="00F613A2"/>
    <w:rsid w:val="00F61DDA"/>
    <w:rsid w:val="00F639F6"/>
    <w:rsid w:val="00F63F14"/>
    <w:rsid w:val="00F642CC"/>
    <w:rsid w:val="00F646BC"/>
    <w:rsid w:val="00F64A33"/>
    <w:rsid w:val="00F651F1"/>
    <w:rsid w:val="00F66B69"/>
    <w:rsid w:val="00F66F1E"/>
    <w:rsid w:val="00F673FA"/>
    <w:rsid w:val="00F70365"/>
    <w:rsid w:val="00F70866"/>
    <w:rsid w:val="00F70D06"/>
    <w:rsid w:val="00F71111"/>
    <w:rsid w:val="00F71724"/>
    <w:rsid w:val="00F71A2F"/>
    <w:rsid w:val="00F7201D"/>
    <w:rsid w:val="00F720F5"/>
    <w:rsid w:val="00F724DA"/>
    <w:rsid w:val="00F7332E"/>
    <w:rsid w:val="00F73F2F"/>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5DB4"/>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338"/>
    <w:rsid w:val="00FC14F3"/>
    <w:rsid w:val="00FC2774"/>
    <w:rsid w:val="00FC336A"/>
    <w:rsid w:val="00FC3BFE"/>
    <w:rsid w:val="00FC400F"/>
    <w:rsid w:val="00FC40FA"/>
    <w:rsid w:val="00FC436C"/>
    <w:rsid w:val="00FC55FE"/>
    <w:rsid w:val="00FC5E32"/>
    <w:rsid w:val="00FC5EEF"/>
    <w:rsid w:val="00FC6655"/>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36DD"/>
    <w:rsid w:val="00FD47F5"/>
    <w:rsid w:val="00FD53A0"/>
    <w:rsid w:val="00FD5B62"/>
    <w:rsid w:val="00FD5BF4"/>
    <w:rsid w:val="00FD5C6E"/>
    <w:rsid w:val="00FD62A9"/>
    <w:rsid w:val="00FD66BD"/>
    <w:rsid w:val="00FD6AFD"/>
    <w:rsid w:val="00FD701E"/>
    <w:rsid w:val="00FD7470"/>
    <w:rsid w:val="00FE0755"/>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60" Type="http://schemas.microsoft.com/office/2011/relationships/commentsExtended" Target="commentsExtended.xml"/><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96F3D6-5E8C-45B9-881C-30F7ED8A8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79</Pages>
  <Words>103672</Words>
  <Characters>590932</Characters>
  <Application>Microsoft Office Word</Application>
  <DocSecurity>0</DocSecurity>
  <Lines>4924</Lines>
  <Paragraphs>138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3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79</cp:revision>
  <cp:lastPrinted>2017-10-13T09:21:00Z</cp:lastPrinted>
  <dcterms:created xsi:type="dcterms:W3CDTF">2018-01-26T09:54:00Z</dcterms:created>
  <dcterms:modified xsi:type="dcterms:W3CDTF">2018-01-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w1yQqpmZ"/&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